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B49CF8" w14:textId="02C5BF69" w:rsidR="006E4F4F" w:rsidRPr="00A64592" w:rsidRDefault="00AE08FA" w:rsidP="008B251E">
      <w:pPr>
        <w:spacing w:before="1418"/>
        <w:ind w:right="567"/>
        <w:jc w:val="center"/>
      </w:pPr>
      <w:bookmarkStart w:id="0" w:name="_Toc497136957"/>
      <w:bookmarkStart w:id="1" w:name="_Toc55389070"/>
      <w:r w:rsidRPr="00A64592">
        <w:rPr>
          <w:rFonts w:ascii="Times New Roman" w:eastAsia="Cambria" w:hAnsi="Times New Roman" w:cs="Times New Roman"/>
          <w:color w:val="000000" w:themeColor="text1"/>
        </w:rPr>
        <w:t>SYMPTOMS BASED INTELLIGENT SYSTEM FOR LIVER DISORDER PREDICTION- A CASE STUDY OF PAKISTAN</w:t>
      </w:r>
    </w:p>
    <w:p w14:paraId="35F67FD4" w14:textId="7B6C1285" w:rsidR="006E4F4F" w:rsidRDefault="006E4F4F" w:rsidP="006E4F4F">
      <w:pPr>
        <w:jc w:val="center"/>
        <w:rPr>
          <w:b/>
          <w:bCs/>
        </w:rPr>
      </w:pPr>
    </w:p>
    <w:p w14:paraId="39A62BA0" w14:textId="0598A5CD" w:rsidR="00C56E91" w:rsidRPr="008D3DE2" w:rsidRDefault="00C56E91" w:rsidP="006E4F4F">
      <w:pPr>
        <w:jc w:val="center"/>
        <w:rPr>
          <w:b/>
          <w:bCs/>
        </w:rPr>
      </w:pPr>
    </w:p>
    <w:p w14:paraId="4C92C886" w14:textId="4BC53078" w:rsidR="006E4F4F" w:rsidRPr="008D3DE2" w:rsidRDefault="00AE08FA" w:rsidP="006E4F4F">
      <w:pPr>
        <w:jc w:val="center"/>
        <w:rPr>
          <w:b/>
          <w:bCs/>
        </w:rPr>
      </w:pPr>
      <w:r w:rsidRPr="008D3DE2">
        <w:rPr>
          <w:noProof/>
        </w:rPr>
        <w:drawing>
          <wp:anchor distT="0" distB="0" distL="114300" distR="114300" simplePos="0" relativeHeight="251678720" behindDoc="1" locked="0" layoutInCell="1" allowOverlap="1" wp14:anchorId="05F9345F" wp14:editId="720AE02F">
            <wp:simplePos x="0" y="0"/>
            <wp:positionH relativeFrom="column">
              <wp:posOffset>1539875</wp:posOffset>
            </wp:positionH>
            <wp:positionV relativeFrom="paragraph">
              <wp:posOffset>175260</wp:posOffset>
            </wp:positionV>
            <wp:extent cx="1962150" cy="2087245"/>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hria universiy Lahore 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62150" cy="2087245"/>
                    </a:xfrm>
                    <a:prstGeom prst="rect">
                      <a:avLst/>
                    </a:prstGeom>
                  </pic:spPr>
                </pic:pic>
              </a:graphicData>
            </a:graphic>
            <wp14:sizeRelH relativeFrom="margin">
              <wp14:pctWidth>0</wp14:pctWidth>
            </wp14:sizeRelH>
          </wp:anchor>
        </w:drawing>
      </w:r>
    </w:p>
    <w:p w14:paraId="2C6C42FB" w14:textId="77777777" w:rsidR="00AE08FA" w:rsidRDefault="00AE08FA" w:rsidP="006E4F4F">
      <w:pPr>
        <w:jc w:val="center"/>
        <w:rPr>
          <w:sz w:val="28"/>
          <w:szCs w:val="28"/>
        </w:rPr>
      </w:pPr>
    </w:p>
    <w:p w14:paraId="04626BE5" w14:textId="77777777" w:rsidR="00AE08FA" w:rsidRDefault="00AE08FA" w:rsidP="006E4F4F">
      <w:pPr>
        <w:jc w:val="center"/>
        <w:rPr>
          <w:sz w:val="28"/>
          <w:szCs w:val="28"/>
        </w:rPr>
      </w:pPr>
    </w:p>
    <w:p w14:paraId="65824402" w14:textId="77777777" w:rsidR="00AE08FA" w:rsidRDefault="00AE08FA" w:rsidP="006E4F4F">
      <w:pPr>
        <w:jc w:val="center"/>
        <w:rPr>
          <w:sz w:val="28"/>
          <w:szCs w:val="28"/>
        </w:rPr>
      </w:pPr>
    </w:p>
    <w:p w14:paraId="7E1CDD70" w14:textId="77777777" w:rsidR="00AE08FA" w:rsidRDefault="00AE08FA" w:rsidP="006E4F4F">
      <w:pPr>
        <w:jc w:val="center"/>
        <w:rPr>
          <w:sz w:val="28"/>
          <w:szCs w:val="28"/>
        </w:rPr>
      </w:pPr>
    </w:p>
    <w:p w14:paraId="18DEF9DB" w14:textId="77777777" w:rsidR="00AE08FA" w:rsidRDefault="00AE08FA" w:rsidP="006E4F4F">
      <w:pPr>
        <w:jc w:val="center"/>
        <w:rPr>
          <w:sz w:val="28"/>
          <w:szCs w:val="28"/>
        </w:rPr>
      </w:pPr>
    </w:p>
    <w:p w14:paraId="282D9D97" w14:textId="77777777" w:rsidR="00AE08FA" w:rsidRDefault="00AE08FA" w:rsidP="006E4F4F">
      <w:pPr>
        <w:jc w:val="center"/>
        <w:rPr>
          <w:sz w:val="28"/>
          <w:szCs w:val="28"/>
        </w:rPr>
      </w:pPr>
    </w:p>
    <w:p w14:paraId="142594C4" w14:textId="77777777" w:rsidR="00AE08FA" w:rsidRDefault="00AE08FA" w:rsidP="006E4F4F">
      <w:pPr>
        <w:jc w:val="center"/>
        <w:rPr>
          <w:sz w:val="28"/>
          <w:szCs w:val="28"/>
        </w:rPr>
      </w:pPr>
    </w:p>
    <w:p w14:paraId="346A9CAD" w14:textId="77777777" w:rsidR="00AE08FA" w:rsidRDefault="00AE08FA" w:rsidP="006E4F4F">
      <w:pPr>
        <w:jc w:val="center"/>
        <w:rPr>
          <w:sz w:val="28"/>
          <w:szCs w:val="28"/>
        </w:rPr>
      </w:pPr>
    </w:p>
    <w:p w14:paraId="798A723B" w14:textId="77777777" w:rsidR="00AE08FA" w:rsidRDefault="00AE08FA" w:rsidP="006E4F4F">
      <w:pPr>
        <w:jc w:val="center"/>
        <w:rPr>
          <w:sz w:val="28"/>
          <w:szCs w:val="28"/>
        </w:rPr>
      </w:pPr>
    </w:p>
    <w:p w14:paraId="5F9CF5D3" w14:textId="77777777" w:rsidR="00AE08FA" w:rsidRDefault="00AE08FA" w:rsidP="006E4F4F">
      <w:pPr>
        <w:jc w:val="center"/>
        <w:rPr>
          <w:sz w:val="28"/>
          <w:szCs w:val="28"/>
        </w:rPr>
      </w:pPr>
    </w:p>
    <w:p w14:paraId="5B56E63F" w14:textId="77777777" w:rsidR="008B251E" w:rsidRDefault="008B251E" w:rsidP="008B251E">
      <w:pPr>
        <w:spacing w:before="284"/>
        <w:jc w:val="center"/>
      </w:pPr>
    </w:p>
    <w:p w14:paraId="3D0389B0" w14:textId="7B185AFE" w:rsidR="008B251E" w:rsidRDefault="008B251E" w:rsidP="00147BCD">
      <w:pPr>
        <w:spacing w:before="284"/>
        <w:ind w:right="567"/>
        <w:jc w:val="center"/>
      </w:pPr>
    </w:p>
    <w:p w14:paraId="7067ADCB" w14:textId="77777777" w:rsidR="00147BCD" w:rsidRDefault="00147BCD" w:rsidP="00147BCD">
      <w:pPr>
        <w:spacing w:before="284"/>
        <w:ind w:right="567"/>
        <w:jc w:val="center"/>
      </w:pPr>
    </w:p>
    <w:p w14:paraId="3294D9E6" w14:textId="21F52BDB" w:rsidR="00147BCD" w:rsidRPr="00147BCD" w:rsidRDefault="00147BCD" w:rsidP="00147BCD">
      <w:pPr>
        <w:ind w:right="567"/>
        <w:jc w:val="center"/>
        <w:rPr>
          <w:rFonts w:ascii="Times New Roman" w:eastAsia="Cambria" w:hAnsi="Times New Roman" w:cs="Times New Roman"/>
          <w:color w:val="000000" w:themeColor="text1"/>
        </w:rPr>
      </w:pPr>
      <w:r w:rsidRPr="00147BCD">
        <w:rPr>
          <w:rFonts w:ascii="Times New Roman" w:eastAsia="Cambria" w:hAnsi="Times New Roman" w:cs="Times New Roman"/>
          <w:color w:val="000000" w:themeColor="text1"/>
        </w:rPr>
        <w:t>BURHAN UL HAQQ ZAHIR</w:t>
      </w:r>
    </w:p>
    <w:p w14:paraId="13782B31" w14:textId="77777777" w:rsidR="00147BCD" w:rsidRPr="00147BCD" w:rsidRDefault="00147BCD" w:rsidP="00147BCD">
      <w:pPr>
        <w:ind w:right="567"/>
        <w:jc w:val="center"/>
        <w:rPr>
          <w:rFonts w:ascii="Times New Roman" w:eastAsia="Cambria" w:hAnsi="Times New Roman" w:cs="Times New Roman"/>
          <w:color w:val="000000" w:themeColor="text1"/>
        </w:rPr>
      </w:pPr>
      <w:r w:rsidRPr="00147BCD">
        <w:rPr>
          <w:rFonts w:ascii="Times New Roman" w:eastAsia="Cambria" w:hAnsi="Times New Roman" w:cs="Times New Roman"/>
          <w:color w:val="000000" w:themeColor="text1"/>
        </w:rPr>
        <w:t>F20-03-243192-031</w:t>
      </w:r>
    </w:p>
    <w:p w14:paraId="041DBA17" w14:textId="4DB061C8" w:rsidR="00147BCD" w:rsidRDefault="00147BCD" w:rsidP="00147BCD">
      <w:pPr>
        <w:ind w:right="567"/>
        <w:jc w:val="center"/>
        <w:rPr>
          <w:rFonts w:ascii="Times New Roman" w:eastAsia="Cambria" w:hAnsi="Times New Roman" w:cs="Times New Roman"/>
          <w:color w:val="000000" w:themeColor="text1"/>
        </w:rPr>
      </w:pPr>
    </w:p>
    <w:p w14:paraId="02A40648" w14:textId="6991BCB7" w:rsidR="00147BCD" w:rsidRDefault="00147BCD" w:rsidP="00147BCD">
      <w:pPr>
        <w:ind w:right="567"/>
        <w:jc w:val="center"/>
        <w:rPr>
          <w:rFonts w:ascii="Times New Roman" w:eastAsia="Cambria" w:hAnsi="Times New Roman" w:cs="Times New Roman"/>
          <w:color w:val="000000" w:themeColor="text1"/>
        </w:rPr>
      </w:pPr>
    </w:p>
    <w:p w14:paraId="17019A0B" w14:textId="77777777" w:rsidR="00147BCD" w:rsidRDefault="00147BCD" w:rsidP="00147BCD">
      <w:pPr>
        <w:ind w:right="567"/>
        <w:jc w:val="center"/>
        <w:rPr>
          <w:rFonts w:ascii="Times New Roman" w:eastAsia="Cambria" w:hAnsi="Times New Roman" w:cs="Times New Roman"/>
          <w:color w:val="000000" w:themeColor="text1"/>
        </w:rPr>
      </w:pPr>
    </w:p>
    <w:p w14:paraId="791F7847" w14:textId="77777777" w:rsidR="00147BCD" w:rsidRPr="00147BCD" w:rsidRDefault="00147BCD" w:rsidP="00147BCD">
      <w:pPr>
        <w:ind w:right="567"/>
        <w:jc w:val="center"/>
        <w:rPr>
          <w:rFonts w:ascii="Times New Roman" w:eastAsia="Cambria" w:hAnsi="Times New Roman" w:cs="Times New Roman"/>
          <w:color w:val="000000" w:themeColor="text1"/>
        </w:rPr>
      </w:pPr>
    </w:p>
    <w:p w14:paraId="0378BC2E" w14:textId="77777777" w:rsidR="00147BCD" w:rsidRPr="00147BCD" w:rsidRDefault="00147BCD" w:rsidP="00147BCD">
      <w:pPr>
        <w:ind w:right="567"/>
        <w:jc w:val="center"/>
        <w:rPr>
          <w:rFonts w:ascii="Times New Roman" w:eastAsia="Cambria" w:hAnsi="Times New Roman" w:cs="Times New Roman"/>
          <w:color w:val="000000" w:themeColor="text1"/>
        </w:rPr>
      </w:pPr>
      <w:r w:rsidRPr="00147BCD">
        <w:rPr>
          <w:rFonts w:ascii="Times New Roman" w:eastAsia="Cambria" w:hAnsi="Times New Roman" w:cs="Times New Roman"/>
          <w:color w:val="000000" w:themeColor="text1"/>
        </w:rPr>
        <w:t>Supervised by</w:t>
      </w:r>
    </w:p>
    <w:p w14:paraId="49D7F08D" w14:textId="126DC787" w:rsidR="00147BCD" w:rsidRDefault="00147BCD" w:rsidP="00147BCD">
      <w:pPr>
        <w:ind w:right="567"/>
        <w:jc w:val="center"/>
        <w:rPr>
          <w:rFonts w:ascii="Times New Roman" w:eastAsia="Cambria" w:hAnsi="Times New Roman" w:cs="Times New Roman"/>
          <w:color w:val="000000" w:themeColor="text1"/>
        </w:rPr>
      </w:pPr>
      <w:r w:rsidRPr="00147BCD">
        <w:rPr>
          <w:rFonts w:ascii="Times New Roman" w:eastAsia="Cambria" w:hAnsi="Times New Roman" w:cs="Times New Roman"/>
          <w:color w:val="000000" w:themeColor="text1"/>
        </w:rPr>
        <w:t>DR. MUHAMMAD AASIM QURESHI</w:t>
      </w:r>
    </w:p>
    <w:p w14:paraId="188C3088" w14:textId="5461F993" w:rsidR="00147BCD" w:rsidRPr="00147BCD" w:rsidRDefault="00147BCD" w:rsidP="00147BCD">
      <w:pPr>
        <w:ind w:right="567"/>
        <w:jc w:val="center"/>
        <w:rPr>
          <w:rFonts w:ascii="Times New Roman" w:eastAsia="Cambria" w:hAnsi="Times New Roman" w:cs="Times New Roman"/>
          <w:color w:val="000000" w:themeColor="text1"/>
        </w:rPr>
      </w:pPr>
      <w:r>
        <w:rPr>
          <w:rFonts w:ascii="Times New Roman" w:eastAsia="Cambria" w:hAnsi="Times New Roman" w:cs="Times New Roman"/>
          <w:color w:val="000000" w:themeColor="text1"/>
        </w:rPr>
        <w:t>Mr. Muhammad Asif</w:t>
      </w:r>
    </w:p>
    <w:p w14:paraId="7C3421C4" w14:textId="77777777" w:rsidR="00147BCD" w:rsidRPr="00147BCD" w:rsidRDefault="00147BCD" w:rsidP="00147BCD">
      <w:pPr>
        <w:ind w:right="567"/>
        <w:jc w:val="center"/>
        <w:rPr>
          <w:rFonts w:ascii="Times New Roman" w:eastAsia="Cambria" w:hAnsi="Times New Roman" w:cs="Times New Roman"/>
          <w:color w:val="000000" w:themeColor="text1"/>
        </w:rPr>
      </w:pPr>
    </w:p>
    <w:p w14:paraId="77006685" w14:textId="475643DD" w:rsidR="00147BCD" w:rsidRDefault="00147BCD" w:rsidP="00147BCD">
      <w:pPr>
        <w:ind w:right="567"/>
        <w:jc w:val="center"/>
        <w:rPr>
          <w:rFonts w:ascii="Times New Roman" w:eastAsia="Cambria" w:hAnsi="Times New Roman" w:cs="Times New Roman"/>
          <w:color w:val="000000" w:themeColor="text1"/>
        </w:rPr>
      </w:pPr>
    </w:p>
    <w:p w14:paraId="360C0C4B" w14:textId="07406886" w:rsidR="00147BCD" w:rsidRDefault="00147BCD" w:rsidP="00147BCD">
      <w:pPr>
        <w:ind w:right="567"/>
        <w:jc w:val="center"/>
        <w:rPr>
          <w:rFonts w:ascii="Times New Roman" w:eastAsia="Cambria" w:hAnsi="Times New Roman" w:cs="Times New Roman"/>
          <w:color w:val="000000" w:themeColor="text1"/>
        </w:rPr>
      </w:pPr>
    </w:p>
    <w:p w14:paraId="4CF696E6" w14:textId="2B07D491" w:rsidR="00147BCD" w:rsidRDefault="00147BCD" w:rsidP="00147BCD">
      <w:pPr>
        <w:ind w:right="567"/>
        <w:jc w:val="center"/>
        <w:rPr>
          <w:rFonts w:ascii="Times New Roman" w:eastAsia="Cambria" w:hAnsi="Times New Roman" w:cs="Times New Roman"/>
          <w:color w:val="000000" w:themeColor="text1"/>
        </w:rPr>
      </w:pPr>
    </w:p>
    <w:p w14:paraId="66727E70" w14:textId="51697EA1" w:rsidR="00147BCD" w:rsidRDefault="00147BCD" w:rsidP="00147BCD">
      <w:pPr>
        <w:ind w:right="567"/>
        <w:jc w:val="center"/>
        <w:rPr>
          <w:rFonts w:ascii="Times New Roman" w:eastAsia="Cambria" w:hAnsi="Times New Roman" w:cs="Times New Roman"/>
          <w:color w:val="000000" w:themeColor="text1"/>
        </w:rPr>
      </w:pPr>
    </w:p>
    <w:p w14:paraId="572BCE90" w14:textId="46A04F9E" w:rsidR="00147BCD" w:rsidRDefault="00147BCD" w:rsidP="00147BCD">
      <w:pPr>
        <w:ind w:right="567"/>
        <w:jc w:val="center"/>
        <w:rPr>
          <w:rFonts w:ascii="Times New Roman" w:eastAsia="Cambria" w:hAnsi="Times New Roman" w:cs="Times New Roman"/>
          <w:color w:val="000000" w:themeColor="text1"/>
        </w:rPr>
      </w:pPr>
    </w:p>
    <w:p w14:paraId="0F1B2A0E" w14:textId="202923C5" w:rsidR="00147BCD" w:rsidRDefault="00147BCD" w:rsidP="00147BCD">
      <w:pPr>
        <w:ind w:right="567"/>
        <w:jc w:val="center"/>
        <w:rPr>
          <w:rFonts w:ascii="Times New Roman" w:eastAsia="Cambria" w:hAnsi="Times New Roman" w:cs="Times New Roman"/>
          <w:color w:val="000000" w:themeColor="text1"/>
        </w:rPr>
      </w:pPr>
    </w:p>
    <w:p w14:paraId="654DF762" w14:textId="77777777" w:rsidR="00147BCD" w:rsidRDefault="00147BCD" w:rsidP="00147BCD">
      <w:pPr>
        <w:ind w:right="567"/>
        <w:jc w:val="center"/>
        <w:rPr>
          <w:rFonts w:ascii="Times New Roman" w:eastAsia="Cambria" w:hAnsi="Times New Roman" w:cs="Times New Roman"/>
          <w:color w:val="000000" w:themeColor="text1"/>
        </w:rPr>
      </w:pPr>
    </w:p>
    <w:p w14:paraId="7487151F" w14:textId="77777777" w:rsidR="00147BCD" w:rsidRPr="00147BCD" w:rsidRDefault="00147BCD" w:rsidP="00147BCD">
      <w:pPr>
        <w:ind w:right="567"/>
        <w:jc w:val="center"/>
        <w:rPr>
          <w:rFonts w:ascii="Times New Roman" w:eastAsia="Cambria" w:hAnsi="Times New Roman" w:cs="Times New Roman"/>
          <w:color w:val="000000" w:themeColor="text1"/>
        </w:rPr>
      </w:pPr>
    </w:p>
    <w:p w14:paraId="6569E224" w14:textId="77777777" w:rsidR="00147BCD" w:rsidRPr="00147BCD" w:rsidRDefault="00147BCD" w:rsidP="00147BCD">
      <w:pPr>
        <w:ind w:right="567"/>
        <w:jc w:val="center"/>
        <w:rPr>
          <w:rFonts w:ascii="Times New Roman" w:eastAsia="Cambria" w:hAnsi="Times New Roman" w:cs="Times New Roman"/>
          <w:color w:val="000000" w:themeColor="text1"/>
          <w:sz w:val="30"/>
          <w:szCs w:val="30"/>
        </w:rPr>
      </w:pPr>
      <w:r w:rsidRPr="00147BCD">
        <w:rPr>
          <w:rFonts w:ascii="Times New Roman" w:eastAsia="Cambria" w:hAnsi="Times New Roman" w:cs="Times New Roman"/>
          <w:color w:val="000000" w:themeColor="text1"/>
          <w:sz w:val="30"/>
          <w:szCs w:val="30"/>
        </w:rPr>
        <w:t>MS/MPhil</w:t>
      </w:r>
    </w:p>
    <w:p w14:paraId="2A157996" w14:textId="77777777" w:rsidR="00147BCD" w:rsidRPr="00147BCD" w:rsidRDefault="00147BCD" w:rsidP="00147BCD">
      <w:pPr>
        <w:ind w:right="567"/>
        <w:jc w:val="center"/>
        <w:rPr>
          <w:rFonts w:ascii="Times New Roman" w:eastAsia="Cambria" w:hAnsi="Times New Roman" w:cs="Times New Roman"/>
          <w:color w:val="000000" w:themeColor="text1"/>
          <w:sz w:val="30"/>
          <w:szCs w:val="30"/>
        </w:rPr>
      </w:pPr>
      <w:r w:rsidRPr="00147BCD">
        <w:rPr>
          <w:rFonts w:ascii="Times New Roman" w:eastAsia="Cambria" w:hAnsi="Times New Roman" w:cs="Times New Roman"/>
          <w:color w:val="000000" w:themeColor="text1"/>
          <w:sz w:val="30"/>
          <w:szCs w:val="30"/>
        </w:rPr>
        <w:t>Computer Science</w:t>
      </w:r>
    </w:p>
    <w:p w14:paraId="14E648A9" w14:textId="77777777" w:rsidR="00147BCD" w:rsidRPr="00147BCD" w:rsidRDefault="00147BCD" w:rsidP="00147BCD">
      <w:pPr>
        <w:pBdr>
          <w:bottom w:val="double" w:sz="6" w:space="1" w:color="auto"/>
        </w:pBdr>
        <w:ind w:right="567"/>
        <w:jc w:val="center"/>
        <w:rPr>
          <w:rFonts w:ascii="Times New Roman" w:eastAsia="Cambria" w:hAnsi="Times New Roman" w:cs="Times New Roman"/>
          <w:color w:val="000000" w:themeColor="text1"/>
        </w:rPr>
      </w:pPr>
    </w:p>
    <w:p w14:paraId="617E34B7" w14:textId="3D556FF6" w:rsidR="00147BCD" w:rsidRPr="006E53F5" w:rsidRDefault="00147BCD" w:rsidP="00147BCD">
      <w:pPr>
        <w:ind w:right="567"/>
        <w:jc w:val="center"/>
        <w:rPr>
          <w:rFonts w:ascii="Times New Roman" w:eastAsia="Cambria" w:hAnsi="Times New Roman" w:cs="Times New Roman"/>
          <w:color w:val="000000" w:themeColor="text1"/>
          <w:sz w:val="42"/>
          <w:szCs w:val="42"/>
        </w:rPr>
      </w:pPr>
      <w:r w:rsidRPr="006E53F5">
        <w:rPr>
          <w:rFonts w:ascii="Times New Roman" w:eastAsia="Cambria" w:hAnsi="Times New Roman" w:cs="Times New Roman"/>
          <w:color w:val="000000" w:themeColor="text1"/>
          <w:sz w:val="42"/>
          <w:szCs w:val="42"/>
        </w:rPr>
        <w:t>BAHRIA UNIVERSITY LAHORE CAMPUS</w:t>
      </w:r>
    </w:p>
    <w:p w14:paraId="4662CF66" w14:textId="109414D0" w:rsidR="00447DE6" w:rsidRDefault="00447DE6" w:rsidP="00447DE6">
      <w:pPr>
        <w:autoSpaceDE/>
        <w:autoSpaceDN/>
        <w:adjustRightInd/>
        <w:spacing w:after="200" w:line="276" w:lineRule="auto"/>
        <w:jc w:val="left"/>
        <w:rPr>
          <w:rFonts w:asciiTheme="majorHAnsi" w:hAnsiTheme="majorHAnsi"/>
          <w:sz w:val="40"/>
          <w:szCs w:val="40"/>
        </w:rPr>
        <w:sectPr w:rsidR="00447DE6" w:rsidSect="009C458D">
          <w:headerReference w:type="default" r:id="rId9"/>
          <w:footerReference w:type="default" r:id="rId10"/>
          <w:pgSz w:w="11907" w:h="16839" w:code="9"/>
          <w:pgMar w:top="1418" w:right="1418" w:bottom="284" w:left="1985" w:header="720" w:footer="0" w:gutter="0"/>
          <w:pgNumType w:fmt="lowerRoman" w:start="1"/>
          <w:cols w:space="720"/>
          <w:titlePg/>
          <w:docGrid w:linePitch="360"/>
        </w:sectPr>
      </w:pPr>
    </w:p>
    <w:p w14:paraId="521884FC" w14:textId="77777777" w:rsidR="006E53F5" w:rsidRPr="00A64592" w:rsidRDefault="006E53F5" w:rsidP="006E53F5">
      <w:pPr>
        <w:spacing w:before="1418"/>
        <w:ind w:right="567"/>
        <w:jc w:val="center"/>
      </w:pPr>
      <w:r w:rsidRPr="00A64592">
        <w:rPr>
          <w:rFonts w:ascii="Times New Roman" w:eastAsia="Cambria" w:hAnsi="Times New Roman" w:cs="Times New Roman"/>
          <w:color w:val="000000" w:themeColor="text1"/>
        </w:rPr>
        <w:lastRenderedPageBreak/>
        <w:t>SYMPTOMS BASED INTELLIGENT SYSTEM FOR LIVER DISORDER PREDICTION- A CASE STUDY OF PAKISTAN</w:t>
      </w:r>
    </w:p>
    <w:p w14:paraId="11B2ABB0" w14:textId="77777777" w:rsidR="006E53F5" w:rsidRDefault="006E53F5" w:rsidP="006E53F5">
      <w:pPr>
        <w:jc w:val="center"/>
        <w:rPr>
          <w:b/>
          <w:bCs/>
        </w:rPr>
      </w:pPr>
    </w:p>
    <w:p w14:paraId="0E71473F" w14:textId="77777777" w:rsidR="006E53F5" w:rsidRPr="008D3DE2" w:rsidRDefault="006E53F5" w:rsidP="006E53F5">
      <w:pPr>
        <w:jc w:val="center"/>
        <w:rPr>
          <w:b/>
          <w:bCs/>
        </w:rPr>
      </w:pPr>
    </w:p>
    <w:p w14:paraId="2AC6FA3B" w14:textId="77777777" w:rsidR="006E53F5" w:rsidRPr="008D3DE2" w:rsidRDefault="006E53F5" w:rsidP="006E53F5">
      <w:pPr>
        <w:jc w:val="center"/>
        <w:rPr>
          <w:b/>
          <w:bCs/>
        </w:rPr>
      </w:pPr>
      <w:r w:rsidRPr="008D3DE2">
        <w:rPr>
          <w:noProof/>
        </w:rPr>
        <w:drawing>
          <wp:anchor distT="0" distB="0" distL="114300" distR="114300" simplePos="0" relativeHeight="251680768" behindDoc="1" locked="0" layoutInCell="1" allowOverlap="1" wp14:anchorId="5CDC9DDC" wp14:editId="16A0E900">
            <wp:simplePos x="0" y="0"/>
            <wp:positionH relativeFrom="column">
              <wp:posOffset>1539875</wp:posOffset>
            </wp:positionH>
            <wp:positionV relativeFrom="paragraph">
              <wp:posOffset>175260</wp:posOffset>
            </wp:positionV>
            <wp:extent cx="1962150" cy="2087245"/>
            <wp:effectExtent l="0" t="0" r="0" b="825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hria universiy Lahore Log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62150" cy="2087245"/>
                    </a:xfrm>
                    <a:prstGeom prst="rect">
                      <a:avLst/>
                    </a:prstGeom>
                  </pic:spPr>
                </pic:pic>
              </a:graphicData>
            </a:graphic>
            <wp14:sizeRelH relativeFrom="margin">
              <wp14:pctWidth>0</wp14:pctWidth>
            </wp14:sizeRelH>
          </wp:anchor>
        </w:drawing>
      </w:r>
    </w:p>
    <w:p w14:paraId="2E7A61B5" w14:textId="77777777" w:rsidR="006E53F5" w:rsidRDefault="006E53F5" w:rsidP="006E53F5">
      <w:pPr>
        <w:jc w:val="center"/>
        <w:rPr>
          <w:sz w:val="28"/>
          <w:szCs w:val="28"/>
        </w:rPr>
      </w:pPr>
    </w:p>
    <w:p w14:paraId="2803200B" w14:textId="77777777" w:rsidR="006E53F5" w:rsidRDefault="006E53F5" w:rsidP="006E53F5">
      <w:pPr>
        <w:jc w:val="center"/>
        <w:rPr>
          <w:sz w:val="28"/>
          <w:szCs w:val="28"/>
        </w:rPr>
      </w:pPr>
    </w:p>
    <w:p w14:paraId="1AF0FDD2" w14:textId="77777777" w:rsidR="006E53F5" w:rsidRDefault="006E53F5" w:rsidP="006E53F5">
      <w:pPr>
        <w:jc w:val="center"/>
        <w:rPr>
          <w:sz w:val="28"/>
          <w:szCs w:val="28"/>
        </w:rPr>
      </w:pPr>
    </w:p>
    <w:p w14:paraId="2A462121" w14:textId="77777777" w:rsidR="006E53F5" w:rsidRDefault="006E53F5" w:rsidP="006E53F5">
      <w:pPr>
        <w:jc w:val="center"/>
        <w:rPr>
          <w:sz w:val="28"/>
          <w:szCs w:val="28"/>
        </w:rPr>
      </w:pPr>
    </w:p>
    <w:p w14:paraId="5F71BF89" w14:textId="77777777" w:rsidR="006E53F5" w:rsidRDefault="006E53F5" w:rsidP="006E53F5">
      <w:pPr>
        <w:jc w:val="center"/>
        <w:rPr>
          <w:sz w:val="28"/>
          <w:szCs w:val="28"/>
        </w:rPr>
      </w:pPr>
    </w:p>
    <w:p w14:paraId="29CDCEBA" w14:textId="77777777" w:rsidR="006E53F5" w:rsidRDefault="006E53F5" w:rsidP="006E53F5">
      <w:pPr>
        <w:jc w:val="center"/>
        <w:rPr>
          <w:sz w:val="28"/>
          <w:szCs w:val="28"/>
        </w:rPr>
      </w:pPr>
    </w:p>
    <w:p w14:paraId="578074E2" w14:textId="77777777" w:rsidR="006E53F5" w:rsidRDefault="006E53F5" w:rsidP="006E53F5">
      <w:pPr>
        <w:jc w:val="center"/>
        <w:rPr>
          <w:sz w:val="28"/>
          <w:szCs w:val="28"/>
        </w:rPr>
      </w:pPr>
    </w:p>
    <w:p w14:paraId="7610EE98" w14:textId="77777777" w:rsidR="006E53F5" w:rsidRDefault="006E53F5" w:rsidP="006E53F5">
      <w:pPr>
        <w:jc w:val="center"/>
        <w:rPr>
          <w:sz w:val="28"/>
          <w:szCs w:val="28"/>
        </w:rPr>
      </w:pPr>
    </w:p>
    <w:p w14:paraId="029E3E06" w14:textId="77777777" w:rsidR="006E53F5" w:rsidRDefault="006E53F5" w:rsidP="006E53F5">
      <w:pPr>
        <w:jc w:val="center"/>
        <w:rPr>
          <w:sz w:val="28"/>
          <w:szCs w:val="28"/>
        </w:rPr>
      </w:pPr>
    </w:p>
    <w:p w14:paraId="0BBE28F3" w14:textId="77777777" w:rsidR="006E53F5" w:rsidRDefault="006E53F5" w:rsidP="006E53F5">
      <w:pPr>
        <w:jc w:val="center"/>
        <w:rPr>
          <w:sz w:val="28"/>
          <w:szCs w:val="28"/>
        </w:rPr>
      </w:pPr>
    </w:p>
    <w:p w14:paraId="1935B1AC" w14:textId="77777777" w:rsidR="006E53F5" w:rsidRDefault="006E53F5" w:rsidP="006E53F5">
      <w:pPr>
        <w:spacing w:before="284"/>
        <w:jc w:val="center"/>
      </w:pPr>
    </w:p>
    <w:p w14:paraId="3BEDD137" w14:textId="77777777" w:rsidR="006E53F5" w:rsidRDefault="006E53F5" w:rsidP="006E53F5">
      <w:pPr>
        <w:spacing w:before="284"/>
        <w:jc w:val="center"/>
      </w:pPr>
    </w:p>
    <w:p w14:paraId="2D800F59" w14:textId="77777777" w:rsidR="006E53F5" w:rsidRPr="008B251E" w:rsidRDefault="006E53F5" w:rsidP="006E53F5">
      <w:pPr>
        <w:spacing w:before="284"/>
        <w:ind w:right="567"/>
        <w:jc w:val="center"/>
      </w:pPr>
      <w:r w:rsidRPr="008B251E">
        <w:t>BURHAN UL HAQQ ZAHIR</w:t>
      </w:r>
    </w:p>
    <w:p w14:paraId="24D99BC1" w14:textId="77777777" w:rsidR="006E53F5" w:rsidRPr="008B251E" w:rsidRDefault="006E53F5" w:rsidP="006E53F5">
      <w:pPr>
        <w:spacing w:before="113"/>
        <w:ind w:right="567"/>
        <w:jc w:val="center"/>
      </w:pPr>
      <w:r w:rsidRPr="008B251E">
        <w:t>03-243192-031</w:t>
      </w:r>
    </w:p>
    <w:p w14:paraId="4B390D76" w14:textId="77777777" w:rsidR="006E53F5" w:rsidRPr="008B251E" w:rsidRDefault="006E53F5" w:rsidP="006E53F5">
      <w:pPr>
        <w:spacing w:line="360" w:lineRule="auto"/>
        <w:jc w:val="center"/>
      </w:pPr>
    </w:p>
    <w:p w14:paraId="66C6333E" w14:textId="77777777" w:rsidR="006E53F5" w:rsidRPr="008D3DE2" w:rsidRDefault="006E53F5" w:rsidP="006E53F5">
      <w:pPr>
        <w:spacing w:line="360" w:lineRule="auto"/>
        <w:jc w:val="center"/>
      </w:pPr>
    </w:p>
    <w:p w14:paraId="5CA8C762" w14:textId="77777777" w:rsidR="006E53F5" w:rsidRPr="00A64592" w:rsidRDefault="006E53F5" w:rsidP="006E53F5">
      <w:pPr>
        <w:spacing w:line="360" w:lineRule="auto"/>
        <w:ind w:left="1418" w:right="1985"/>
        <w:jc w:val="center"/>
      </w:pPr>
      <w:r w:rsidRPr="00A64592">
        <w:t xml:space="preserve">A proposal submitted in fulfillment of the requirements for the award of the degree of </w:t>
      </w:r>
      <w:r w:rsidRPr="00A64592">
        <w:br/>
        <w:t>Master of Science (Computer Science)</w:t>
      </w:r>
    </w:p>
    <w:p w14:paraId="51F5F017" w14:textId="77777777" w:rsidR="006E53F5" w:rsidRPr="008D3DE2" w:rsidRDefault="006E53F5" w:rsidP="006E53F5">
      <w:pPr>
        <w:ind w:right="567"/>
        <w:jc w:val="center"/>
      </w:pPr>
    </w:p>
    <w:p w14:paraId="63087500" w14:textId="77777777" w:rsidR="006E53F5" w:rsidRDefault="006E53F5" w:rsidP="006E53F5">
      <w:pPr>
        <w:ind w:right="567"/>
        <w:jc w:val="center"/>
        <w:rPr>
          <w:sz w:val="28"/>
          <w:szCs w:val="28"/>
        </w:rPr>
      </w:pPr>
    </w:p>
    <w:p w14:paraId="567D6840" w14:textId="77777777" w:rsidR="006E53F5" w:rsidRPr="00C56E91" w:rsidRDefault="006E53F5" w:rsidP="006E53F5">
      <w:pPr>
        <w:ind w:right="567"/>
        <w:jc w:val="center"/>
        <w:rPr>
          <w:sz w:val="28"/>
          <w:szCs w:val="28"/>
        </w:rPr>
      </w:pPr>
    </w:p>
    <w:p w14:paraId="241544A1" w14:textId="77777777" w:rsidR="006E53F5" w:rsidRPr="00C56E91" w:rsidRDefault="006E53F5" w:rsidP="006E53F5">
      <w:pPr>
        <w:ind w:right="567"/>
        <w:jc w:val="center"/>
        <w:rPr>
          <w:sz w:val="28"/>
          <w:szCs w:val="28"/>
        </w:rPr>
      </w:pPr>
    </w:p>
    <w:p w14:paraId="5EF6A51C" w14:textId="77777777" w:rsidR="006E53F5" w:rsidRPr="00A64592" w:rsidRDefault="006E53F5" w:rsidP="006E53F5">
      <w:pPr>
        <w:ind w:right="567"/>
        <w:jc w:val="center"/>
      </w:pPr>
      <w:r w:rsidRPr="00A64592">
        <w:t>Department of Computer Science</w:t>
      </w:r>
    </w:p>
    <w:p w14:paraId="37290E18" w14:textId="77777777" w:rsidR="006E53F5" w:rsidRPr="00A64592" w:rsidRDefault="006E53F5" w:rsidP="006E53F5">
      <w:pPr>
        <w:ind w:right="567"/>
        <w:jc w:val="center"/>
        <w:rPr>
          <w:sz w:val="30"/>
          <w:szCs w:val="30"/>
        </w:rPr>
      </w:pPr>
    </w:p>
    <w:p w14:paraId="72C1BA4C" w14:textId="77777777" w:rsidR="006E53F5" w:rsidRPr="00A64592" w:rsidRDefault="006E53F5" w:rsidP="006E53F5">
      <w:pPr>
        <w:ind w:right="567"/>
        <w:jc w:val="center"/>
        <w:rPr>
          <w:sz w:val="30"/>
          <w:szCs w:val="30"/>
        </w:rPr>
      </w:pPr>
    </w:p>
    <w:p w14:paraId="0D14F2E5" w14:textId="77777777" w:rsidR="006E53F5" w:rsidRPr="00A64592" w:rsidRDefault="006E53F5" w:rsidP="006E53F5">
      <w:pPr>
        <w:ind w:right="567"/>
        <w:jc w:val="center"/>
        <w:rPr>
          <w:sz w:val="30"/>
          <w:szCs w:val="30"/>
        </w:rPr>
      </w:pPr>
    </w:p>
    <w:p w14:paraId="77B6E346" w14:textId="77777777" w:rsidR="006E53F5" w:rsidRPr="00A64592" w:rsidRDefault="006E53F5" w:rsidP="006E53F5">
      <w:pPr>
        <w:ind w:right="567"/>
        <w:jc w:val="center"/>
      </w:pPr>
      <w:r w:rsidRPr="00A64592">
        <w:t>BAHRIA UNIVERSITY ISLAMABAD (LAHORE CAMPUS)</w:t>
      </w:r>
    </w:p>
    <w:p w14:paraId="3E39FB73" w14:textId="77777777" w:rsidR="006E53F5" w:rsidRPr="00A64592" w:rsidRDefault="006E53F5" w:rsidP="006E53F5">
      <w:pPr>
        <w:autoSpaceDE/>
        <w:autoSpaceDN/>
        <w:adjustRightInd/>
        <w:spacing w:after="200" w:line="276" w:lineRule="auto"/>
        <w:ind w:right="567"/>
        <w:jc w:val="center"/>
      </w:pPr>
    </w:p>
    <w:p w14:paraId="517050E7" w14:textId="361763F1" w:rsidR="006E53F5" w:rsidRDefault="006E53F5" w:rsidP="006E53F5">
      <w:pPr>
        <w:autoSpaceDE/>
        <w:autoSpaceDN/>
        <w:adjustRightInd/>
        <w:spacing w:after="200" w:line="276" w:lineRule="auto"/>
        <w:ind w:right="567"/>
        <w:jc w:val="center"/>
        <w:rPr>
          <w:sz w:val="22"/>
          <w:szCs w:val="22"/>
        </w:rPr>
      </w:pPr>
      <w:r w:rsidRPr="00A64592">
        <w:t>DECEMBER 2020</w:t>
      </w:r>
    </w:p>
    <w:p w14:paraId="6AD36F3A" w14:textId="77777777" w:rsidR="000030F6" w:rsidRDefault="000030F6" w:rsidP="000030F6">
      <w:pPr>
        <w:autoSpaceDE/>
        <w:autoSpaceDN/>
        <w:adjustRightInd/>
        <w:spacing w:after="200" w:line="276" w:lineRule="auto"/>
        <w:jc w:val="center"/>
        <w:rPr>
          <w:b/>
        </w:rPr>
      </w:pPr>
    </w:p>
    <w:p w14:paraId="3E9A95F8" w14:textId="77777777" w:rsidR="00FC43F9" w:rsidRDefault="00FC43F9" w:rsidP="00544CF7">
      <w:pPr>
        <w:pStyle w:val="Heading1"/>
        <w:bidi/>
        <w:spacing w:before="4377"/>
        <w:ind w:right="567"/>
        <w:jc w:val="center"/>
        <w:rPr>
          <w:rFonts w:asciiTheme="majorBidi" w:hAnsiTheme="majorBidi"/>
          <w:color w:val="auto"/>
        </w:rPr>
      </w:pPr>
      <w:bookmarkStart w:id="2" w:name="_Toc58572007"/>
    </w:p>
    <w:p w14:paraId="473D2493" w14:textId="70C487CC" w:rsidR="00984501" w:rsidRPr="00725759" w:rsidRDefault="00B27742" w:rsidP="00FC43F9">
      <w:pPr>
        <w:pStyle w:val="Heading1"/>
        <w:bidi/>
        <w:spacing w:before="4377"/>
        <w:ind w:right="567"/>
        <w:jc w:val="center"/>
        <w:rPr>
          <w:rFonts w:asciiTheme="majorBidi" w:hAnsiTheme="majorBidi"/>
          <w:color w:val="auto"/>
        </w:rPr>
      </w:pPr>
      <w:r w:rsidRPr="00725759">
        <w:rPr>
          <w:rFonts w:asciiTheme="majorBidi" w:hAnsiTheme="majorBidi"/>
          <w:color w:val="auto"/>
        </w:rPr>
        <w:t xml:space="preserve">Approval </w:t>
      </w:r>
      <w:r>
        <w:rPr>
          <w:rFonts w:asciiTheme="majorBidi" w:hAnsiTheme="majorBidi"/>
          <w:color w:val="auto"/>
        </w:rPr>
        <w:t>f</w:t>
      </w:r>
      <w:r w:rsidRPr="00725759">
        <w:rPr>
          <w:rFonts w:asciiTheme="majorBidi" w:hAnsiTheme="majorBidi"/>
          <w:color w:val="auto"/>
        </w:rPr>
        <w:t>or Examination</w:t>
      </w:r>
      <w:bookmarkEnd w:id="2"/>
    </w:p>
    <w:p w14:paraId="1F070E05" w14:textId="113A93DC" w:rsidR="007B18ED" w:rsidRDefault="007B18ED" w:rsidP="007B18ED">
      <w:pPr>
        <w:autoSpaceDE/>
        <w:autoSpaceDN/>
        <w:adjustRightInd/>
        <w:spacing w:line="276" w:lineRule="auto"/>
        <w:rPr>
          <w:sz w:val="20"/>
          <w:szCs w:val="20"/>
        </w:rPr>
      </w:pPr>
    </w:p>
    <w:p w14:paraId="0F4729A1" w14:textId="77777777" w:rsidR="00EC2417" w:rsidRDefault="00EC2417" w:rsidP="007B18ED">
      <w:pPr>
        <w:autoSpaceDE/>
        <w:autoSpaceDN/>
        <w:adjustRightInd/>
        <w:spacing w:line="276" w:lineRule="auto"/>
        <w:rPr>
          <w:sz w:val="20"/>
          <w:szCs w:val="20"/>
        </w:rPr>
      </w:pPr>
    </w:p>
    <w:p w14:paraId="2F84D630" w14:textId="7264C5D9" w:rsidR="000030F6" w:rsidRPr="00725759" w:rsidRDefault="00EA612E" w:rsidP="00EA612E">
      <w:pPr>
        <w:autoSpaceDE/>
        <w:autoSpaceDN/>
        <w:adjustRightInd/>
        <w:spacing w:after="200" w:line="276" w:lineRule="auto"/>
        <w:rPr>
          <w:sz w:val="20"/>
          <w:szCs w:val="20"/>
        </w:rPr>
      </w:pPr>
      <w:r w:rsidRPr="00725759">
        <w:rPr>
          <w:sz w:val="20"/>
          <w:szCs w:val="20"/>
        </w:rPr>
        <w:t>Scholar’s Name:</w:t>
      </w:r>
      <w:r w:rsidRPr="00725759">
        <w:rPr>
          <w:b/>
          <w:bCs/>
          <w:sz w:val="20"/>
          <w:szCs w:val="20"/>
        </w:rPr>
        <w:t xml:space="preserve"> </w:t>
      </w:r>
      <w:r w:rsidRPr="00725759">
        <w:rPr>
          <w:b/>
          <w:bCs/>
          <w:sz w:val="20"/>
          <w:szCs w:val="20"/>
          <w:u w:val="single"/>
        </w:rPr>
        <w:t>BURHAN UL HAQQ ZAHIR</w:t>
      </w:r>
      <w:r w:rsidRPr="00725759">
        <w:rPr>
          <w:sz w:val="20"/>
          <w:szCs w:val="20"/>
        </w:rPr>
        <w:t xml:space="preserve"> Registration No.</w:t>
      </w:r>
      <w:r w:rsidRPr="00725759">
        <w:rPr>
          <w:b/>
          <w:bCs/>
          <w:sz w:val="20"/>
          <w:szCs w:val="20"/>
          <w:u w:val="single"/>
        </w:rPr>
        <w:t>65454</w:t>
      </w:r>
      <w:r w:rsidRPr="00725759">
        <w:rPr>
          <w:sz w:val="20"/>
          <w:szCs w:val="20"/>
        </w:rPr>
        <w:t xml:space="preserve"> Program of</w:t>
      </w:r>
      <w:r w:rsidRPr="00725759">
        <w:rPr>
          <w:b/>
          <w:bCs/>
          <w:sz w:val="20"/>
          <w:szCs w:val="20"/>
        </w:rPr>
        <w:t xml:space="preserve"> </w:t>
      </w:r>
      <w:r w:rsidRPr="00725759">
        <w:rPr>
          <w:b/>
          <w:bCs/>
          <w:sz w:val="20"/>
          <w:szCs w:val="20"/>
          <w:u w:val="single"/>
        </w:rPr>
        <w:t>MS (CS)</w:t>
      </w:r>
      <w:r w:rsidRPr="00725759">
        <w:rPr>
          <w:sz w:val="20"/>
          <w:szCs w:val="20"/>
        </w:rPr>
        <w:t xml:space="preserve"> Thesis Title:</w:t>
      </w:r>
      <w:r w:rsidRPr="00725759">
        <w:rPr>
          <w:b/>
          <w:bCs/>
          <w:sz w:val="20"/>
          <w:szCs w:val="20"/>
        </w:rPr>
        <w:t xml:space="preserve"> </w:t>
      </w:r>
      <w:r w:rsidRPr="00725759">
        <w:rPr>
          <w:b/>
          <w:bCs/>
          <w:sz w:val="20"/>
          <w:szCs w:val="20"/>
          <w:u w:val="single"/>
        </w:rPr>
        <w:t>Symptoms Based Intelligent System for Liver Disorder Prediction- A Case Study of Pakistan</w:t>
      </w:r>
      <w:r w:rsidRPr="00725759">
        <w:rPr>
          <w:sz w:val="20"/>
          <w:szCs w:val="20"/>
          <w:u w:val="single"/>
        </w:rPr>
        <w:t>.</w:t>
      </w:r>
      <w:r w:rsidRPr="00725759">
        <w:rPr>
          <w:sz w:val="20"/>
          <w:szCs w:val="20"/>
        </w:rPr>
        <w:t xml:space="preserve"> </w:t>
      </w:r>
      <w:r w:rsidR="000030F6" w:rsidRPr="00725759">
        <w:rPr>
          <w:sz w:val="20"/>
          <w:szCs w:val="20"/>
        </w:rPr>
        <w:t xml:space="preserve">It is to certify that the above scholar's thesis has been completed to my satisfaction and, to my belief, its standard is appropriate for submission for examination. I have also conducted plagiarism test of this thesis using HEC prescribed software and found similarity index </w:t>
      </w:r>
      <w:r w:rsidR="00544CF7" w:rsidRPr="00725759">
        <w:rPr>
          <w:sz w:val="20"/>
          <w:szCs w:val="20"/>
        </w:rPr>
        <w:t>11</w:t>
      </w:r>
      <w:r w:rsidR="000030F6" w:rsidRPr="00725759">
        <w:rPr>
          <w:sz w:val="20"/>
          <w:szCs w:val="20"/>
        </w:rPr>
        <w:t xml:space="preserve">% that is within the permissible limit set by the HEC for the MS degree thesis. I have also found the thesis in a format recognized by the BU for the MS thesis. </w:t>
      </w:r>
    </w:p>
    <w:p w14:paraId="56FEEB9F" w14:textId="77777777" w:rsidR="00287C2C" w:rsidRPr="00725759" w:rsidRDefault="000030F6" w:rsidP="000030F6">
      <w:pPr>
        <w:autoSpaceDE/>
        <w:autoSpaceDN/>
        <w:adjustRightInd/>
        <w:spacing w:after="200" w:line="276" w:lineRule="auto"/>
        <w:jc w:val="left"/>
        <w:rPr>
          <w:b/>
          <w:sz w:val="20"/>
          <w:szCs w:val="20"/>
        </w:rPr>
      </w:pPr>
      <w:r w:rsidRPr="00725759">
        <w:rPr>
          <w:b/>
          <w:sz w:val="20"/>
          <w:szCs w:val="20"/>
        </w:rPr>
        <w:t xml:space="preserve">Principal Supervisor’s Signature: ________________________________ </w:t>
      </w:r>
    </w:p>
    <w:p w14:paraId="1619BDD1" w14:textId="6CD23317" w:rsidR="000030F6" w:rsidRPr="00725759" w:rsidRDefault="000030F6" w:rsidP="000030F6">
      <w:pPr>
        <w:autoSpaceDE/>
        <w:autoSpaceDN/>
        <w:adjustRightInd/>
        <w:spacing w:after="200" w:line="276" w:lineRule="auto"/>
        <w:jc w:val="left"/>
        <w:rPr>
          <w:b/>
          <w:sz w:val="20"/>
          <w:szCs w:val="20"/>
        </w:rPr>
      </w:pPr>
      <w:r w:rsidRPr="00725759">
        <w:rPr>
          <w:b/>
          <w:sz w:val="20"/>
          <w:szCs w:val="20"/>
        </w:rPr>
        <w:t xml:space="preserve">Date: ________________________ </w:t>
      </w:r>
    </w:p>
    <w:p w14:paraId="4814EC9E" w14:textId="2C35C914" w:rsidR="0007552A" w:rsidRDefault="000030F6" w:rsidP="00466536">
      <w:pPr>
        <w:autoSpaceDE/>
        <w:autoSpaceDN/>
        <w:adjustRightInd/>
        <w:spacing w:after="200" w:line="276" w:lineRule="auto"/>
        <w:jc w:val="left"/>
      </w:pPr>
      <w:r w:rsidRPr="00725759">
        <w:rPr>
          <w:b/>
          <w:sz w:val="20"/>
          <w:szCs w:val="20"/>
        </w:rPr>
        <w:t>Name:</w:t>
      </w:r>
      <w:r w:rsidR="005A3B57" w:rsidRPr="00725759">
        <w:rPr>
          <w:b/>
          <w:sz w:val="20"/>
          <w:szCs w:val="20"/>
        </w:rPr>
        <w:t xml:space="preserve"> </w:t>
      </w:r>
      <w:r w:rsidRPr="00725759">
        <w:rPr>
          <w:b/>
          <w:sz w:val="20"/>
          <w:szCs w:val="20"/>
        </w:rPr>
        <w:t>_______________________________________________________</w:t>
      </w:r>
      <w:r>
        <w:br w:type="page"/>
      </w:r>
    </w:p>
    <w:p w14:paraId="78921A0D" w14:textId="77777777" w:rsidR="00B27742" w:rsidRDefault="00B27742" w:rsidP="00B27742">
      <w:pPr>
        <w:pStyle w:val="Heading1"/>
        <w:bidi/>
        <w:spacing w:before="4377"/>
        <w:ind w:right="567"/>
        <w:jc w:val="center"/>
        <w:rPr>
          <w:rFonts w:asciiTheme="majorBidi" w:hAnsiTheme="majorBidi"/>
          <w:color w:val="auto"/>
        </w:rPr>
      </w:pPr>
    </w:p>
    <w:p w14:paraId="0985E654" w14:textId="77777777" w:rsidR="003B7853" w:rsidRDefault="00B27742" w:rsidP="003B7853">
      <w:pPr>
        <w:autoSpaceDE/>
        <w:autoSpaceDN/>
        <w:adjustRightInd/>
        <w:spacing w:before="4377" w:line="276" w:lineRule="auto"/>
        <w:ind w:right="567"/>
        <w:jc w:val="center"/>
        <w:rPr>
          <w:rFonts w:eastAsiaTheme="majorEastAsia"/>
          <w:b/>
          <w:bCs/>
          <w:sz w:val="28"/>
          <w:szCs w:val="28"/>
        </w:rPr>
      </w:pPr>
      <w:r w:rsidRPr="00B27742">
        <w:rPr>
          <w:rFonts w:eastAsiaTheme="majorEastAsia"/>
          <w:b/>
          <w:bCs/>
          <w:sz w:val="28"/>
          <w:szCs w:val="28"/>
        </w:rPr>
        <w:t>Author’s Declaration</w:t>
      </w:r>
    </w:p>
    <w:p w14:paraId="1BBA5DB1" w14:textId="40FAA467" w:rsidR="00950B5F" w:rsidRDefault="00950B5F" w:rsidP="003B7853">
      <w:pPr>
        <w:autoSpaceDE/>
        <w:autoSpaceDN/>
        <w:adjustRightInd/>
        <w:spacing w:line="276" w:lineRule="auto"/>
        <w:rPr>
          <w:sz w:val="20"/>
          <w:szCs w:val="20"/>
        </w:rPr>
      </w:pPr>
    </w:p>
    <w:p w14:paraId="6A81D0F7" w14:textId="77777777" w:rsidR="00EC2417" w:rsidRDefault="00EC2417" w:rsidP="003B7853">
      <w:pPr>
        <w:autoSpaceDE/>
        <w:autoSpaceDN/>
        <w:adjustRightInd/>
        <w:spacing w:line="276" w:lineRule="auto"/>
        <w:rPr>
          <w:sz w:val="20"/>
          <w:szCs w:val="20"/>
        </w:rPr>
      </w:pPr>
    </w:p>
    <w:p w14:paraId="193190EB" w14:textId="511E2662" w:rsidR="003B7853" w:rsidRDefault="003B7853" w:rsidP="00950B5F">
      <w:pPr>
        <w:autoSpaceDE/>
        <w:autoSpaceDN/>
        <w:adjustRightInd/>
        <w:spacing w:after="200" w:line="276" w:lineRule="auto"/>
        <w:rPr>
          <w:sz w:val="20"/>
          <w:szCs w:val="20"/>
        </w:rPr>
      </w:pPr>
      <w:r w:rsidRPr="003B7853">
        <w:rPr>
          <w:sz w:val="20"/>
          <w:szCs w:val="20"/>
        </w:rPr>
        <w:t xml:space="preserve">I, </w:t>
      </w:r>
      <w:r w:rsidRPr="003B7853">
        <w:rPr>
          <w:b/>
          <w:bCs/>
          <w:sz w:val="20"/>
          <w:szCs w:val="20"/>
          <w:u w:val="single"/>
        </w:rPr>
        <w:t>Burhan Ul Haqq Zahir</w:t>
      </w:r>
      <w:r w:rsidRPr="003B7853">
        <w:rPr>
          <w:sz w:val="20"/>
          <w:szCs w:val="20"/>
        </w:rPr>
        <w:t xml:space="preserve"> hereby state that my </w:t>
      </w:r>
      <w:r w:rsidR="003A51A3">
        <w:rPr>
          <w:sz w:val="20"/>
          <w:szCs w:val="20"/>
        </w:rPr>
        <w:t>MS (CS)</w:t>
      </w:r>
      <w:r w:rsidRPr="003B7853">
        <w:rPr>
          <w:sz w:val="20"/>
          <w:szCs w:val="20"/>
        </w:rPr>
        <w:t xml:space="preserve"> thesis titled</w:t>
      </w:r>
      <w:r>
        <w:rPr>
          <w:sz w:val="20"/>
          <w:szCs w:val="20"/>
        </w:rPr>
        <w:t xml:space="preserve"> </w:t>
      </w:r>
      <w:r w:rsidRPr="003B7853">
        <w:rPr>
          <w:sz w:val="20"/>
          <w:szCs w:val="20"/>
        </w:rPr>
        <w:t>“</w:t>
      </w:r>
      <w:r w:rsidRPr="00725759">
        <w:rPr>
          <w:b/>
          <w:bCs/>
          <w:sz w:val="20"/>
          <w:szCs w:val="20"/>
          <w:u w:val="single"/>
        </w:rPr>
        <w:t>Symptoms Based Intelligent System for Liver Disorder Prediction- A Case Study of Pakistan</w:t>
      </w:r>
      <w:r w:rsidRPr="003B7853">
        <w:rPr>
          <w:sz w:val="20"/>
          <w:szCs w:val="20"/>
        </w:rPr>
        <w:t>”</w:t>
      </w:r>
      <w:r>
        <w:rPr>
          <w:sz w:val="20"/>
          <w:szCs w:val="20"/>
        </w:rPr>
        <w:t xml:space="preserve"> </w:t>
      </w:r>
      <w:r w:rsidRPr="003B7853">
        <w:rPr>
          <w:sz w:val="20"/>
          <w:szCs w:val="20"/>
        </w:rPr>
        <w:t>is my own work and has not been submitted previously</w:t>
      </w:r>
      <w:r>
        <w:rPr>
          <w:sz w:val="20"/>
          <w:szCs w:val="20"/>
        </w:rPr>
        <w:t xml:space="preserve"> </w:t>
      </w:r>
      <w:r w:rsidRPr="003B7853">
        <w:rPr>
          <w:sz w:val="20"/>
          <w:szCs w:val="20"/>
        </w:rPr>
        <w:t>by me for taking any degree from this university</w:t>
      </w:r>
      <w:r w:rsidR="00BB2305">
        <w:rPr>
          <w:sz w:val="20"/>
          <w:szCs w:val="20"/>
        </w:rPr>
        <w:t xml:space="preserve"> (</w:t>
      </w:r>
      <w:r w:rsidR="00BB2305" w:rsidRPr="00BB2305">
        <w:rPr>
          <w:sz w:val="20"/>
          <w:szCs w:val="20"/>
        </w:rPr>
        <w:t>BAHRIA UNIVERSITY ISLAMABAD (LAHORE CAMPUS)</w:t>
      </w:r>
      <w:r w:rsidR="00BB2305">
        <w:rPr>
          <w:sz w:val="20"/>
          <w:szCs w:val="20"/>
        </w:rPr>
        <w:t>)</w:t>
      </w:r>
      <w:r>
        <w:rPr>
          <w:sz w:val="20"/>
          <w:szCs w:val="20"/>
        </w:rPr>
        <w:t xml:space="preserve"> </w:t>
      </w:r>
      <w:r w:rsidRPr="003B7853">
        <w:rPr>
          <w:sz w:val="20"/>
          <w:szCs w:val="20"/>
        </w:rPr>
        <w:t>or anywhere else in the country/world. At any time if my statement is found to be incorrect even after</w:t>
      </w:r>
      <w:r>
        <w:rPr>
          <w:sz w:val="20"/>
          <w:szCs w:val="20"/>
        </w:rPr>
        <w:t xml:space="preserve"> </w:t>
      </w:r>
      <w:r w:rsidRPr="003B7853">
        <w:rPr>
          <w:sz w:val="20"/>
          <w:szCs w:val="20"/>
        </w:rPr>
        <w:t>my graduation, the University has the right to</w:t>
      </w:r>
      <w:r>
        <w:rPr>
          <w:sz w:val="20"/>
          <w:szCs w:val="20"/>
        </w:rPr>
        <w:t xml:space="preserve"> </w:t>
      </w:r>
      <w:r w:rsidRPr="003B7853">
        <w:rPr>
          <w:sz w:val="20"/>
          <w:szCs w:val="20"/>
        </w:rPr>
        <w:t>withdraw/cancel my PhD degree.</w:t>
      </w:r>
    </w:p>
    <w:p w14:paraId="40816116" w14:textId="7AFCF72A" w:rsidR="00C938D2" w:rsidRDefault="00C938D2" w:rsidP="003B7853">
      <w:pPr>
        <w:autoSpaceDE/>
        <w:autoSpaceDN/>
        <w:adjustRightInd/>
        <w:spacing w:line="276" w:lineRule="auto"/>
        <w:rPr>
          <w:sz w:val="20"/>
          <w:szCs w:val="20"/>
        </w:rPr>
      </w:pPr>
    </w:p>
    <w:p w14:paraId="55A2F0CE" w14:textId="66FCF410" w:rsidR="00744BDC" w:rsidRDefault="00744BDC" w:rsidP="003B7853">
      <w:pPr>
        <w:autoSpaceDE/>
        <w:autoSpaceDN/>
        <w:adjustRightInd/>
        <w:spacing w:line="276" w:lineRule="auto"/>
        <w:rPr>
          <w:sz w:val="20"/>
          <w:szCs w:val="20"/>
        </w:rPr>
      </w:pPr>
    </w:p>
    <w:p w14:paraId="112BF2DD" w14:textId="77777777" w:rsidR="00744BDC" w:rsidRDefault="00744BDC" w:rsidP="003B7853">
      <w:pPr>
        <w:autoSpaceDE/>
        <w:autoSpaceDN/>
        <w:adjustRightInd/>
        <w:spacing w:line="276" w:lineRule="auto"/>
        <w:rPr>
          <w:sz w:val="20"/>
          <w:szCs w:val="20"/>
        </w:rPr>
      </w:pPr>
    </w:p>
    <w:p w14:paraId="00CC6F64" w14:textId="77777777" w:rsidR="00524214" w:rsidRDefault="00524214" w:rsidP="003B7853">
      <w:pPr>
        <w:autoSpaceDE/>
        <w:autoSpaceDN/>
        <w:adjustRightInd/>
        <w:spacing w:line="276" w:lineRule="auto"/>
        <w:rPr>
          <w:sz w:val="20"/>
          <w:szCs w:val="20"/>
        </w:rPr>
      </w:pPr>
    </w:p>
    <w:p w14:paraId="7C98D808" w14:textId="51D09276" w:rsidR="00C938D2" w:rsidRDefault="00C938D2" w:rsidP="00C938D2">
      <w:pPr>
        <w:autoSpaceDE/>
        <w:autoSpaceDN/>
        <w:adjustRightInd/>
        <w:spacing w:line="276" w:lineRule="auto"/>
        <w:jc w:val="right"/>
        <w:rPr>
          <w:sz w:val="20"/>
          <w:szCs w:val="20"/>
        </w:rPr>
      </w:pPr>
      <w:r w:rsidRPr="00C938D2">
        <w:rPr>
          <w:sz w:val="20"/>
          <w:szCs w:val="20"/>
        </w:rPr>
        <w:t>Name of scholar: ___________________________________</w:t>
      </w:r>
      <w:r>
        <w:rPr>
          <w:sz w:val="20"/>
          <w:szCs w:val="20"/>
        </w:rPr>
        <w:t>___</w:t>
      </w:r>
    </w:p>
    <w:p w14:paraId="498FA391" w14:textId="77777777" w:rsidR="00524214" w:rsidRDefault="00524214" w:rsidP="00C938D2">
      <w:pPr>
        <w:autoSpaceDE/>
        <w:autoSpaceDN/>
        <w:adjustRightInd/>
        <w:spacing w:line="276" w:lineRule="auto"/>
        <w:jc w:val="right"/>
        <w:rPr>
          <w:sz w:val="20"/>
          <w:szCs w:val="20"/>
        </w:rPr>
      </w:pPr>
    </w:p>
    <w:p w14:paraId="5CF70B5A" w14:textId="4E46E767" w:rsidR="00C938D2" w:rsidRDefault="00C938D2" w:rsidP="00C938D2">
      <w:pPr>
        <w:autoSpaceDE/>
        <w:autoSpaceDN/>
        <w:adjustRightInd/>
        <w:spacing w:line="276" w:lineRule="auto"/>
        <w:jc w:val="right"/>
        <w:rPr>
          <w:sz w:val="20"/>
          <w:szCs w:val="20"/>
        </w:rPr>
      </w:pPr>
      <w:r w:rsidRPr="00C938D2">
        <w:rPr>
          <w:sz w:val="20"/>
          <w:szCs w:val="20"/>
        </w:rPr>
        <w:t>Date: ___________________________________</w:t>
      </w:r>
      <w:r>
        <w:rPr>
          <w:sz w:val="20"/>
          <w:szCs w:val="20"/>
        </w:rPr>
        <w:t>___</w:t>
      </w:r>
    </w:p>
    <w:p w14:paraId="11284AF7" w14:textId="77777777" w:rsidR="00524214" w:rsidRPr="003B7853" w:rsidRDefault="00524214" w:rsidP="00C938D2">
      <w:pPr>
        <w:autoSpaceDE/>
        <w:autoSpaceDN/>
        <w:adjustRightInd/>
        <w:spacing w:line="276" w:lineRule="auto"/>
        <w:jc w:val="right"/>
        <w:rPr>
          <w:sz w:val="20"/>
          <w:szCs w:val="20"/>
        </w:rPr>
      </w:pPr>
    </w:p>
    <w:p w14:paraId="226EB943" w14:textId="77777777" w:rsidR="001B67C7" w:rsidRDefault="001B67C7" w:rsidP="00B27742">
      <w:pPr>
        <w:pStyle w:val="Heading1"/>
        <w:bidi/>
        <w:spacing w:before="4377"/>
        <w:ind w:right="567"/>
        <w:jc w:val="center"/>
        <w:rPr>
          <w:rFonts w:asciiTheme="majorBidi" w:eastAsiaTheme="minorHAnsi" w:hAnsiTheme="majorBidi"/>
          <w:b w:val="0"/>
          <w:bCs w:val="0"/>
          <w:color w:val="auto"/>
          <w:sz w:val="20"/>
          <w:szCs w:val="20"/>
        </w:rPr>
      </w:pPr>
    </w:p>
    <w:p w14:paraId="4EB579EA" w14:textId="7A5177D2" w:rsidR="00526519" w:rsidRPr="00725759" w:rsidRDefault="00725759" w:rsidP="001B67C7">
      <w:pPr>
        <w:pStyle w:val="Heading1"/>
        <w:bidi/>
        <w:spacing w:before="4377"/>
        <w:ind w:right="567"/>
        <w:jc w:val="center"/>
        <w:rPr>
          <w:rFonts w:asciiTheme="majorBidi" w:hAnsiTheme="majorBidi"/>
          <w:color w:val="auto"/>
          <w:sz w:val="24"/>
          <w:szCs w:val="24"/>
        </w:rPr>
      </w:pPr>
      <w:bookmarkStart w:id="3" w:name="_Toc58572008"/>
      <w:r w:rsidRPr="00725759">
        <w:rPr>
          <w:rFonts w:asciiTheme="majorBidi" w:hAnsiTheme="majorBidi"/>
          <w:color w:val="auto"/>
          <w:sz w:val="24"/>
          <w:szCs w:val="24"/>
        </w:rPr>
        <w:t>Plagiarism Undertaking</w:t>
      </w:r>
      <w:bookmarkEnd w:id="3"/>
    </w:p>
    <w:p w14:paraId="204407B9" w14:textId="0B207EBB" w:rsidR="00D12DC9" w:rsidRDefault="00D12DC9" w:rsidP="00323DD0">
      <w:pPr>
        <w:autoSpaceDE/>
        <w:autoSpaceDN/>
        <w:adjustRightInd/>
        <w:spacing w:line="276" w:lineRule="auto"/>
        <w:rPr>
          <w:b/>
          <w:u w:val="single"/>
        </w:rPr>
      </w:pPr>
    </w:p>
    <w:p w14:paraId="78AA8699" w14:textId="77777777" w:rsidR="00EC2417" w:rsidRPr="006C174F" w:rsidRDefault="00EC2417" w:rsidP="00323DD0">
      <w:pPr>
        <w:autoSpaceDE/>
        <w:autoSpaceDN/>
        <w:adjustRightInd/>
        <w:spacing w:line="276" w:lineRule="auto"/>
        <w:rPr>
          <w:b/>
          <w:u w:val="single"/>
        </w:rPr>
      </w:pPr>
    </w:p>
    <w:p w14:paraId="454C3FFF" w14:textId="37119E12" w:rsidR="000030F6" w:rsidRPr="00E66836" w:rsidRDefault="000030F6" w:rsidP="00E66836">
      <w:pPr>
        <w:autoSpaceDE/>
        <w:autoSpaceDN/>
        <w:adjustRightInd/>
        <w:spacing w:after="60" w:line="276" w:lineRule="auto"/>
        <w:rPr>
          <w:sz w:val="20"/>
          <w:szCs w:val="20"/>
        </w:rPr>
      </w:pPr>
      <w:r w:rsidRPr="00E66836">
        <w:rPr>
          <w:sz w:val="20"/>
          <w:szCs w:val="20"/>
        </w:rPr>
        <w:t>I, solemnly declare that research work presented in the thesis titled</w:t>
      </w:r>
      <w:r w:rsidR="001B67C7" w:rsidRPr="00E66836">
        <w:rPr>
          <w:sz w:val="20"/>
          <w:szCs w:val="20"/>
        </w:rPr>
        <w:t xml:space="preserve"> “</w:t>
      </w:r>
      <w:r w:rsidR="00DE5837" w:rsidRPr="00E66836">
        <w:rPr>
          <w:b/>
          <w:bCs/>
          <w:sz w:val="20"/>
          <w:szCs w:val="20"/>
          <w:u w:val="single"/>
        </w:rPr>
        <w:t>Symptoms Based Intelligent System for Liver Disorder Prediction- A Case Study of Pakistan”</w:t>
      </w:r>
      <w:r w:rsidR="00E66836" w:rsidRPr="00E66836">
        <w:rPr>
          <w:b/>
          <w:bCs/>
          <w:sz w:val="20"/>
          <w:szCs w:val="20"/>
        </w:rPr>
        <w:t xml:space="preserve"> </w:t>
      </w:r>
      <w:r w:rsidRPr="00E66836">
        <w:rPr>
          <w:sz w:val="20"/>
          <w:szCs w:val="20"/>
        </w:rPr>
        <w:t xml:space="preserve">is solely my research work with no significant contribution from any other person. Small contribution / help wherever taken has been duly acknowledged and that complete thesis has been written by me. </w:t>
      </w:r>
    </w:p>
    <w:p w14:paraId="193FEB03" w14:textId="77777777" w:rsidR="000030F6" w:rsidRPr="00E66836" w:rsidRDefault="000030F6" w:rsidP="00E66836">
      <w:pPr>
        <w:autoSpaceDE/>
        <w:autoSpaceDN/>
        <w:adjustRightInd/>
        <w:spacing w:after="60" w:line="276" w:lineRule="auto"/>
        <w:rPr>
          <w:sz w:val="20"/>
          <w:szCs w:val="20"/>
        </w:rPr>
      </w:pPr>
    </w:p>
    <w:p w14:paraId="44278F9B" w14:textId="77777777" w:rsidR="000030F6" w:rsidRPr="00E66836" w:rsidRDefault="000030F6" w:rsidP="00E66836">
      <w:pPr>
        <w:autoSpaceDE/>
        <w:autoSpaceDN/>
        <w:adjustRightInd/>
        <w:spacing w:after="60" w:line="276" w:lineRule="auto"/>
        <w:rPr>
          <w:sz w:val="20"/>
          <w:szCs w:val="20"/>
        </w:rPr>
      </w:pPr>
      <w:r w:rsidRPr="00E66836">
        <w:rPr>
          <w:sz w:val="20"/>
          <w:szCs w:val="20"/>
        </w:rPr>
        <w:t>I understand the zero-tolerance policy of the HEC and Bahria University towards plagiarism. Therefore, I as an Author of the above titled thesis declare that no portion of my thesis has been plagiarized and any material used as reference is properly referred / cited.</w:t>
      </w:r>
    </w:p>
    <w:p w14:paraId="3CBD0C05" w14:textId="77777777" w:rsidR="000030F6" w:rsidRPr="00E66836" w:rsidRDefault="000030F6" w:rsidP="00E66836">
      <w:pPr>
        <w:autoSpaceDE/>
        <w:autoSpaceDN/>
        <w:adjustRightInd/>
        <w:spacing w:after="60" w:line="276" w:lineRule="auto"/>
        <w:rPr>
          <w:sz w:val="20"/>
          <w:szCs w:val="20"/>
        </w:rPr>
      </w:pPr>
    </w:p>
    <w:p w14:paraId="3B82E612" w14:textId="77777777" w:rsidR="000030F6" w:rsidRPr="00E66836" w:rsidRDefault="000030F6" w:rsidP="00E66836">
      <w:pPr>
        <w:autoSpaceDE/>
        <w:autoSpaceDN/>
        <w:adjustRightInd/>
        <w:spacing w:after="60" w:line="276" w:lineRule="auto"/>
        <w:rPr>
          <w:sz w:val="20"/>
          <w:szCs w:val="20"/>
        </w:rPr>
      </w:pPr>
      <w:r w:rsidRPr="00E66836">
        <w:rPr>
          <w:sz w:val="20"/>
          <w:szCs w:val="20"/>
        </w:rPr>
        <w:t xml:space="preserve"> I undertake that if I am found guilty of any formal plagiarism in the above titled thesis even after award of MS degree, the university reserves the right to withdraw / revoke my MS degree and that HEC and the University has the right to publish my name on the HEC / University website on which names of scholars are placed who submitted plagiarized thesis.</w:t>
      </w:r>
    </w:p>
    <w:p w14:paraId="27C11A9B" w14:textId="77777777" w:rsidR="000030F6" w:rsidRDefault="000030F6" w:rsidP="000030F6">
      <w:pPr>
        <w:autoSpaceDE/>
        <w:autoSpaceDN/>
        <w:adjustRightInd/>
        <w:spacing w:after="200" w:line="276" w:lineRule="auto"/>
      </w:pPr>
    </w:p>
    <w:p w14:paraId="36266C86" w14:textId="77777777" w:rsidR="000030F6" w:rsidRDefault="000030F6" w:rsidP="000030F6">
      <w:pPr>
        <w:autoSpaceDE/>
        <w:autoSpaceDN/>
        <w:adjustRightInd/>
        <w:spacing w:after="200" w:line="276" w:lineRule="auto"/>
      </w:pPr>
    </w:p>
    <w:p w14:paraId="7B1E1DB4" w14:textId="4C6630BE" w:rsidR="000030F6" w:rsidRPr="004D2802" w:rsidRDefault="000030F6" w:rsidP="002D3F5D">
      <w:pPr>
        <w:autoSpaceDE/>
        <w:autoSpaceDN/>
        <w:adjustRightInd/>
        <w:spacing w:after="200" w:line="276" w:lineRule="auto"/>
        <w:ind w:left="2880"/>
        <w:jc w:val="right"/>
        <w:rPr>
          <w:sz w:val="20"/>
          <w:szCs w:val="20"/>
        </w:rPr>
      </w:pPr>
      <w:r w:rsidRPr="004D2802">
        <w:rPr>
          <w:sz w:val="20"/>
          <w:szCs w:val="20"/>
        </w:rPr>
        <w:t xml:space="preserve">   Scholar / Author’s Sign: ____</w:t>
      </w:r>
      <w:r w:rsidR="004D2802">
        <w:rPr>
          <w:sz w:val="20"/>
          <w:szCs w:val="20"/>
        </w:rPr>
        <w:t>______</w:t>
      </w:r>
      <w:r w:rsidRPr="004D2802">
        <w:rPr>
          <w:sz w:val="20"/>
          <w:szCs w:val="20"/>
        </w:rPr>
        <w:t>___________</w:t>
      </w:r>
      <w:r w:rsidR="002D3F5D" w:rsidRPr="004D2802">
        <w:rPr>
          <w:sz w:val="20"/>
          <w:szCs w:val="20"/>
        </w:rPr>
        <w:t>_</w:t>
      </w:r>
      <w:r w:rsidRPr="004D2802">
        <w:rPr>
          <w:sz w:val="20"/>
          <w:szCs w:val="20"/>
        </w:rPr>
        <w:t xml:space="preserve">________ </w:t>
      </w:r>
    </w:p>
    <w:p w14:paraId="4D66781A" w14:textId="6C279C3C" w:rsidR="000030F6" w:rsidRDefault="000030F6" w:rsidP="002D3F5D">
      <w:pPr>
        <w:autoSpaceDE/>
        <w:autoSpaceDN/>
        <w:adjustRightInd/>
        <w:spacing w:after="200" w:line="276" w:lineRule="auto"/>
        <w:ind w:left="2880"/>
        <w:jc w:val="right"/>
        <w:rPr>
          <w:rFonts w:asciiTheme="majorHAnsi" w:eastAsiaTheme="majorEastAsia" w:hAnsiTheme="majorHAnsi"/>
          <w:b/>
          <w:bCs/>
          <w:sz w:val="28"/>
          <w:szCs w:val="28"/>
        </w:rPr>
      </w:pPr>
      <w:r w:rsidRPr="004D2802">
        <w:rPr>
          <w:sz w:val="20"/>
          <w:szCs w:val="20"/>
        </w:rPr>
        <w:t>Name of the Scholar</w:t>
      </w:r>
      <w:r>
        <w:t>: ____</w:t>
      </w:r>
      <w:r w:rsidR="002D3F5D">
        <w:t>_</w:t>
      </w:r>
      <w:r>
        <w:t>____________________</w:t>
      </w:r>
    </w:p>
    <w:p w14:paraId="6F1A6512" w14:textId="365C8619" w:rsidR="000030F6" w:rsidRDefault="000030F6" w:rsidP="00AE274D">
      <w:pPr>
        <w:autoSpaceDE/>
        <w:autoSpaceDN/>
        <w:adjustRightInd/>
        <w:jc w:val="center"/>
        <w:rPr>
          <w:b/>
        </w:rPr>
      </w:pPr>
      <w:r>
        <w:br w:type="page"/>
      </w:r>
    </w:p>
    <w:p w14:paraId="62A44565" w14:textId="77777777" w:rsidR="000030F6" w:rsidRDefault="000030F6" w:rsidP="000030F6">
      <w:pPr>
        <w:autoSpaceDE/>
        <w:autoSpaceDN/>
        <w:adjustRightInd/>
        <w:spacing w:after="200" w:line="276" w:lineRule="auto"/>
        <w:jc w:val="center"/>
      </w:pPr>
    </w:p>
    <w:p w14:paraId="53071639" w14:textId="77777777" w:rsidR="000030F6" w:rsidRDefault="000030F6" w:rsidP="000030F6">
      <w:pPr>
        <w:autoSpaceDE/>
        <w:autoSpaceDN/>
        <w:adjustRightInd/>
        <w:spacing w:after="200" w:line="276" w:lineRule="auto"/>
        <w:jc w:val="center"/>
      </w:pPr>
    </w:p>
    <w:p w14:paraId="51EC5D13" w14:textId="77777777" w:rsidR="000030F6" w:rsidRDefault="000030F6" w:rsidP="000030F6">
      <w:pPr>
        <w:autoSpaceDE/>
        <w:autoSpaceDN/>
        <w:adjustRightInd/>
        <w:spacing w:after="200" w:line="276" w:lineRule="auto"/>
        <w:jc w:val="center"/>
      </w:pPr>
    </w:p>
    <w:p w14:paraId="73BB8FF8" w14:textId="77777777" w:rsidR="000030F6" w:rsidRDefault="000030F6" w:rsidP="000030F6">
      <w:pPr>
        <w:autoSpaceDE/>
        <w:autoSpaceDN/>
        <w:adjustRightInd/>
        <w:spacing w:after="200" w:line="276" w:lineRule="auto"/>
        <w:jc w:val="center"/>
      </w:pPr>
    </w:p>
    <w:p w14:paraId="7D8F16C6" w14:textId="77777777" w:rsidR="000030F6" w:rsidRDefault="000030F6" w:rsidP="000030F6">
      <w:pPr>
        <w:autoSpaceDE/>
        <w:autoSpaceDN/>
        <w:adjustRightInd/>
        <w:spacing w:after="200" w:line="276" w:lineRule="auto"/>
        <w:jc w:val="center"/>
      </w:pPr>
    </w:p>
    <w:p w14:paraId="7569A988" w14:textId="77777777" w:rsidR="000030F6" w:rsidRDefault="000030F6" w:rsidP="000030F6">
      <w:pPr>
        <w:autoSpaceDE/>
        <w:autoSpaceDN/>
        <w:adjustRightInd/>
        <w:spacing w:after="200" w:line="276" w:lineRule="auto"/>
        <w:jc w:val="center"/>
      </w:pPr>
    </w:p>
    <w:p w14:paraId="7199AD21" w14:textId="77777777" w:rsidR="000030F6" w:rsidRDefault="000030F6" w:rsidP="000030F6">
      <w:pPr>
        <w:autoSpaceDE/>
        <w:autoSpaceDN/>
        <w:adjustRightInd/>
        <w:spacing w:after="200" w:line="276" w:lineRule="auto"/>
        <w:jc w:val="center"/>
      </w:pPr>
    </w:p>
    <w:p w14:paraId="2F93CC64" w14:textId="77777777" w:rsidR="000030F6" w:rsidRDefault="000030F6" w:rsidP="000030F6">
      <w:pPr>
        <w:autoSpaceDE/>
        <w:autoSpaceDN/>
        <w:adjustRightInd/>
        <w:spacing w:after="200" w:line="276" w:lineRule="auto"/>
        <w:jc w:val="center"/>
      </w:pPr>
    </w:p>
    <w:p w14:paraId="5414E67A" w14:textId="77777777" w:rsidR="000030F6" w:rsidRDefault="000030F6" w:rsidP="000030F6">
      <w:pPr>
        <w:autoSpaceDE/>
        <w:autoSpaceDN/>
        <w:adjustRightInd/>
        <w:spacing w:after="200" w:line="276" w:lineRule="auto"/>
        <w:jc w:val="center"/>
      </w:pPr>
    </w:p>
    <w:p w14:paraId="40DAC178" w14:textId="77777777" w:rsidR="000030F6" w:rsidRDefault="000030F6" w:rsidP="000030F6">
      <w:pPr>
        <w:autoSpaceDE/>
        <w:autoSpaceDN/>
        <w:adjustRightInd/>
        <w:spacing w:after="200" w:line="276" w:lineRule="auto"/>
        <w:jc w:val="center"/>
      </w:pPr>
    </w:p>
    <w:p w14:paraId="233CE8B2" w14:textId="77777777" w:rsidR="000030F6" w:rsidRDefault="000030F6" w:rsidP="000030F6">
      <w:pPr>
        <w:autoSpaceDE/>
        <w:autoSpaceDN/>
        <w:adjustRightInd/>
        <w:spacing w:after="200" w:line="276" w:lineRule="auto"/>
        <w:jc w:val="center"/>
      </w:pPr>
    </w:p>
    <w:p w14:paraId="5BA01CD5" w14:textId="77777777" w:rsidR="003D43FC" w:rsidRDefault="003D43FC" w:rsidP="000030F6">
      <w:pPr>
        <w:autoSpaceDE/>
        <w:autoSpaceDN/>
        <w:adjustRightInd/>
        <w:spacing w:after="200" w:line="276" w:lineRule="auto"/>
        <w:jc w:val="center"/>
      </w:pPr>
    </w:p>
    <w:p w14:paraId="297FDCF0" w14:textId="77777777" w:rsidR="003D43FC" w:rsidRDefault="003D43FC" w:rsidP="000030F6">
      <w:pPr>
        <w:autoSpaceDE/>
        <w:autoSpaceDN/>
        <w:adjustRightInd/>
        <w:spacing w:after="200" w:line="276" w:lineRule="auto"/>
        <w:jc w:val="center"/>
      </w:pPr>
    </w:p>
    <w:p w14:paraId="72B7AECE" w14:textId="4D89A975" w:rsidR="000030F6" w:rsidRDefault="000030F6" w:rsidP="000030F6">
      <w:pPr>
        <w:autoSpaceDE/>
        <w:autoSpaceDN/>
        <w:adjustRightInd/>
        <w:spacing w:after="200" w:line="276" w:lineRule="auto"/>
        <w:jc w:val="center"/>
      </w:pPr>
      <w:r>
        <w:t>To my beloved father</w:t>
      </w:r>
      <w:r w:rsidR="000F0B23">
        <w:t xml:space="preserve"> and tea</w:t>
      </w:r>
      <w:r w:rsidR="000A6C7A">
        <w:t>chers</w:t>
      </w:r>
      <w:r w:rsidR="005A3B57">
        <w:t xml:space="preserve"> who helped me to be able to do MS and my wife who encouraged</w:t>
      </w:r>
      <w:r w:rsidR="00DE2528">
        <w:t xml:space="preserve"> and support</w:t>
      </w:r>
      <w:r w:rsidR="005A3B57">
        <w:t xml:space="preserve"> me to continue my study.</w:t>
      </w:r>
    </w:p>
    <w:p w14:paraId="0BBA133E" w14:textId="77777777" w:rsidR="000030F6" w:rsidRDefault="000030F6" w:rsidP="000030F6">
      <w:pPr>
        <w:autoSpaceDE/>
        <w:autoSpaceDN/>
        <w:adjustRightInd/>
        <w:spacing w:after="200" w:line="276" w:lineRule="auto"/>
        <w:jc w:val="left"/>
      </w:pPr>
    </w:p>
    <w:p w14:paraId="7C80F57B" w14:textId="77777777" w:rsidR="000030F6" w:rsidRDefault="000030F6" w:rsidP="000030F6">
      <w:pPr>
        <w:autoSpaceDE/>
        <w:autoSpaceDN/>
        <w:adjustRightInd/>
        <w:spacing w:after="200" w:line="276" w:lineRule="auto"/>
        <w:jc w:val="left"/>
      </w:pPr>
    </w:p>
    <w:p w14:paraId="7A566638" w14:textId="77777777" w:rsidR="000030F6" w:rsidRDefault="000030F6" w:rsidP="000030F6">
      <w:pPr>
        <w:autoSpaceDE/>
        <w:autoSpaceDN/>
        <w:adjustRightInd/>
        <w:spacing w:after="200" w:line="276" w:lineRule="auto"/>
        <w:jc w:val="left"/>
      </w:pPr>
    </w:p>
    <w:p w14:paraId="5F9C59F8" w14:textId="77777777" w:rsidR="000030F6" w:rsidRDefault="000030F6" w:rsidP="000030F6">
      <w:pPr>
        <w:autoSpaceDE/>
        <w:autoSpaceDN/>
        <w:adjustRightInd/>
        <w:spacing w:after="200" w:line="276" w:lineRule="auto"/>
        <w:jc w:val="left"/>
      </w:pPr>
    </w:p>
    <w:p w14:paraId="0C346107" w14:textId="77777777" w:rsidR="000030F6" w:rsidRDefault="000030F6" w:rsidP="000030F6">
      <w:pPr>
        <w:autoSpaceDE/>
        <w:autoSpaceDN/>
        <w:adjustRightInd/>
        <w:spacing w:after="200" w:line="276" w:lineRule="auto"/>
        <w:jc w:val="left"/>
      </w:pPr>
    </w:p>
    <w:p w14:paraId="507B0C87" w14:textId="77777777" w:rsidR="000030F6" w:rsidRDefault="000030F6" w:rsidP="000030F6">
      <w:pPr>
        <w:autoSpaceDE/>
        <w:autoSpaceDN/>
        <w:adjustRightInd/>
        <w:spacing w:after="200" w:line="276" w:lineRule="auto"/>
        <w:jc w:val="left"/>
      </w:pPr>
    </w:p>
    <w:p w14:paraId="1B9C7FB8" w14:textId="77777777" w:rsidR="000030F6" w:rsidRDefault="000030F6" w:rsidP="000030F6">
      <w:pPr>
        <w:autoSpaceDE/>
        <w:autoSpaceDN/>
        <w:adjustRightInd/>
        <w:spacing w:after="200" w:line="276" w:lineRule="auto"/>
        <w:jc w:val="left"/>
      </w:pPr>
    </w:p>
    <w:p w14:paraId="5DDC862A" w14:textId="77777777" w:rsidR="000030F6" w:rsidRDefault="000030F6" w:rsidP="000030F6">
      <w:pPr>
        <w:autoSpaceDE/>
        <w:autoSpaceDN/>
        <w:adjustRightInd/>
        <w:spacing w:after="200" w:line="276" w:lineRule="auto"/>
        <w:jc w:val="left"/>
      </w:pPr>
    </w:p>
    <w:p w14:paraId="7013EEAB" w14:textId="77777777" w:rsidR="000030F6" w:rsidRDefault="000030F6" w:rsidP="000030F6">
      <w:pPr>
        <w:autoSpaceDE/>
        <w:autoSpaceDN/>
        <w:adjustRightInd/>
        <w:spacing w:after="200" w:line="276" w:lineRule="auto"/>
        <w:jc w:val="left"/>
      </w:pPr>
    </w:p>
    <w:p w14:paraId="7246522E" w14:textId="07B97A89" w:rsidR="001B2C05" w:rsidRPr="009F045F" w:rsidRDefault="001B2C05" w:rsidP="00BE0EAF">
      <w:pPr>
        <w:autoSpaceDE/>
        <w:autoSpaceDN/>
        <w:adjustRightInd/>
        <w:spacing w:after="200" w:line="276" w:lineRule="auto"/>
        <w:jc w:val="left"/>
        <w:rPr>
          <w:b/>
          <w:bCs/>
          <w:sz w:val="28"/>
          <w:szCs w:val="28"/>
        </w:rPr>
      </w:pPr>
      <w:r>
        <w:br w:type="page"/>
      </w:r>
    </w:p>
    <w:p w14:paraId="45A69799" w14:textId="77777777" w:rsidR="00E00273" w:rsidRDefault="00E00273" w:rsidP="00E00273">
      <w:pPr>
        <w:pStyle w:val="Heading1"/>
        <w:spacing w:before="1418"/>
        <w:ind w:right="567"/>
        <w:jc w:val="center"/>
        <w:rPr>
          <w:rFonts w:asciiTheme="majorBidi" w:hAnsiTheme="majorBidi"/>
          <w:color w:val="auto"/>
        </w:rPr>
      </w:pPr>
    </w:p>
    <w:p w14:paraId="2363D7B1" w14:textId="310FC934" w:rsidR="00BE0EAF" w:rsidRPr="00DA01AA" w:rsidRDefault="00BE0EAF" w:rsidP="00E00273">
      <w:pPr>
        <w:pStyle w:val="Heading1"/>
        <w:spacing w:before="1418"/>
        <w:ind w:right="567"/>
        <w:jc w:val="center"/>
        <w:rPr>
          <w:rFonts w:asciiTheme="majorBidi" w:hAnsiTheme="majorBidi"/>
          <w:color w:val="auto"/>
        </w:rPr>
      </w:pPr>
      <w:bookmarkStart w:id="4" w:name="_Toc58572009"/>
      <w:r>
        <w:rPr>
          <w:rFonts w:asciiTheme="majorBidi" w:hAnsiTheme="majorBidi"/>
          <w:color w:val="auto"/>
        </w:rPr>
        <w:t>ACKNOWLEDGEMENT</w:t>
      </w:r>
      <w:bookmarkEnd w:id="4"/>
      <w:r>
        <w:rPr>
          <w:rFonts w:asciiTheme="majorBidi" w:hAnsiTheme="majorBidi"/>
          <w:color w:val="auto"/>
        </w:rPr>
        <w:t xml:space="preserve"> </w:t>
      </w:r>
    </w:p>
    <w:p w14:paraId="1BF3C629" w14:textId="77777777" w:rsidR="00E00273" w:rsidRDefault="00E00273" w:rsidP="009E733E">
      <w:pPr>
        <w:autoSpaceDE/>
        <w:autoSpaceDN/>
        <w:adjustRightInd/>
        <w:spacing w:after="200" w:line="276" w:lineRule="auto"/>
        <w:ind w:firstLine="567"/>
        <w:rPr>
          <w:b/>
          <w:bCs/>
        </w:rPr>
      </w:pPr>
    </w:p>
    <w:p w14:paraId="64838611" w14:textId="77777777" w:rsidR="00E00273" w:rsidRDefault="00E00273" w:rsidP="009E733E">
      <w:pPr>
        <w:autoSpaceDE/>
        <w:autoSpaceDN/>
        <w:adjustRightInd/>
        <w:spacing w:after="200" w:line="276" w:lineRule="auto"/>
        <w:ind w:firstLine="567"/>
        <w:rPr>
          <w:b/>
          <w:bCs/>
        </w:rPr>
      </w:pPr>
    </w:p>
    <w:p w14:paraId="3B8DC600" w14:textId="77777777" w:rsidR="00E00273" w:rsidRDefault="00E00273" w:rsidP="009E733E">
      <w:pPr>
        <w:autoSpaceDE/>
        <w:autoSpaceDN/>
        <w:adjustRightInd/>
        <w:spacing w:after="200" w:line="276" w:lineRule="auto"/>
        <w:ind w:firstLine="567"/>
        <w:rPr>
          <w:b/>
          <w:bCs/>
        </w:rPr>
      </w:pPr>
    </w:p>
    <w:p w14:paraId="7D8F6028" w14:textId="77777777" w:rsidR="00E00273" w:rsidRDefault="00E00273" w:rsidP="009E733E">
      <w:pPr>
        <w:autoSpaceDE/>
        <w:autoSpaceDN/>
        <w:adjustRightInd/>
        <w:spacing w:after="200" w:line="276" w:lineRule="auto"/>
        <w:ind w:firstLine="567"/>
        <w:rPr>
          <w:b/>
          <w:bCs/>
        </w:rPr>
      </w:pPr>
    </w:p>
    <w:p w14:paraId="75A04679" w14:textId="48F1C13F" w:rsidR="0064246C" w:rsidRDefault="001B2C05" w:rsidP="00E00273">
      <w:pPr>
        <w:autoSpaceDE/>
        <w:autoSpaceDN/>
        <w:adjustRightInd/>
        <w:spacing w:after="23" w:line="276" w:lineRule="auto"/>
        <w:ind w:firstLine="720"/>
      </w:pPr>
      <w:r>
        <w:t>In preparing this thesis, I was in contact with many people, researchers, academicians, and practitioners. They have contributed towards my understanding and thoughts. In particular, I wish to express my sincere appreciation to my main thesis supervisor, Professor Dr.</w:t>
      </w:r>
      <w:r w:rsidR="009E733E">
        <w:t xml:space="preserve"> Muhammad Aasim Qureshi</w:t>
      </w:r>
      <w:r>
        <w:t>, for encouragement, guidance, critics and friendship. Without their continued support and interest, this thesis would not have been the same as presented here</w:t>
      </w:r>
      <w:r w:rsidR="0064246C">
        <w:t>.</w:t>
      </w:r>
    </w:p>
    <w:p w14:paraId="51798DD2" w14:textId="77777777" w:rsidR="00E00273" w:rsidRDefault="00E00273" w:rsidP="00E00273">
      <w:pPr>
        <w:autoSpaceDE/>
        <w:autoSpaceDN/>
        <w:adjustRightInd/>
        <w:spacing w:after="23" w:line="276" w:lineRule="auto"/>
        <w:ind w:firstLine="720"/>
      </w:pPr>
    </w:p>
    <w:p w14:paraId="2237973B" w14:textId="33294645" w:rsidR="000030F6" w:rsidRDefault="001B2C05" w:rsidP="00E00273">
      <w:pPr>
        <w:autoSpaceDE/>
        <w:autoSpaceDN/>
        <w:adjustRightInd/>
        <w:spacing w:after="23" w:line="276" w:lineRule="auto"/>
        <w:ind w:firstLine="720"/>
      </w:pPr>
      <w:r>
        <w:t>Librarians at Bahria University also deserve special thanks for their assistance in supplying the relevant literatures. My fellow postgraduate students should also be recognised for their support. My sincere appreciation also extends to all my colleagues and others who have provided assistance at various occasions. Their views and tips are useful indeed. Unfortunately, it is not possible to list all of them in this limited space. I am grateful to all my family members.</w:t>
      </w:r>
    </w:p>
    <w:p w14:paraId="7A1DF86A" w14:textId="77777777" w:rsidR="000030F6" w:rsidRDefault="000030F6" w:rsidP="000030F6">
      <w:pPr>
        <w:autoSpaceDE/>
        <w:autoSpaceDN/>
        <w:adjustRightInd/>
        <w:spacing w:after="200" w:line="276" w:lineRule="auto"/>
        <w:jc w:val="left"/>
      </w:pPr>
    </w:p>
    <w:p w14:paraId="5428AB7D" w14:textId="66A29E54" w:rsidR="00030EDB" w:rsidRPr="00A423A3" w:rsidRDefault="00030EDB" w:rsidP="00E901CF">
      <w:pPr>
        <w:rPr>
          <w:rFonts w:asciiTheme="majorHAnsi" w:hAnsiTheme="majorHAnsi"/>
          <w:sz w:val="40"/>
          <w:szCs w:val="40"/>
        </w:rPr>
      </w:pPr>
      <w:r w:rsidRPr="00A423A3">
        <w:rPr>
          <w:rFonts w:asciiTheme="majorHAnsi" w:hAnsiTheme="majorHAnsi"/>
          <w:sz w:val="40"/>
          <w:szCs w:val="40"/>
        </w:rPr>
        <w:br w:type="page"/>
      </w:r>
    </w:p>
    <w:p w14:paraId="22B02062" w14:textId="77777777" w:rsidR="00246CE8" w:rsidRDefault="00246CE8" w:rsidP="00246CE8">
      <w:pPr>
        <w:pStyle w:val="Heading1"/>
        <w:spacing w:before="1418"/>
        <w:ind w:right="567"/>
        <w:jc w:val="center"/>
        <w:rPr>
          <w:rFonts w:asciiTheme="majorBidi" w:hAnsiTheme="majorBidi"/>
          <w:color w:val="auto"/>
        </w:rPr>
      </w:pPr>
    </w:p>
    <w:p w14:paraId="7C945BE6" w14:textId="1256B024" w:rsidR="00FE3CA1" w:rsidRPr="00DA01AA" w:rsidRDefault="00FE3CA1" w:rsidP="00246CE8">
      <w:pPr>
        <w:pStyle w:val="Heading1"/>
        <w:spacing w:before="1418"/>
        <w:ind w:right="567"/>
        <w:jc w:val="center"/>
        <w:rPr>
          <w:rFonts w:asciiTheme="majorBidi" w:hAnsiTheme="majorBidi"/>
          <w:color w:val="auto"/>
        </w:rPr>
      </w:pPr>
      <w:bookmarkStart w:id="5" w:name="_Toc58572010"/>
      <w:r>
        <w:rPr>
          <w:rFonts w:asciiTheme="majorBidi" w:hAnsiTheme="majorBidi"/>
          <w:color w:val="auto"/>
        </w:rPr>
        <w:t>ABSTRACT</w:t>
      </w:r>
      <w:bookmarkEnd w:id="5"/>
    </w:p>
    <w:p w14:paraId="708935F0" w14:textId="5AE71D44" w:rsidR="002407D2" w:rsidRDefault="002407D2" w:rsidP="002407D2">
      <w:pPr>
        <w:jc w:val="center"/>
        <w:rPr>
          <w:b/>
          <w:bCs/>
          <w:sz w:val="28"/>
        </w:rPr>
      </w:pPr>
    </w:p>
    <w:p w14:paraId="6F5A94E3" w14:textId="010ECAD8" w:rsidR="002407D2" w:rsidRDefault="002407D2" w:rsidP="002407D2">
      <w:pPr>
        <w:jc w:val="center"/>
        <w:rPr>
          <w:b/>
          <w:bCs/>
          <w:sz w:val="28"/>
        </w:rPr>
      </w:pPr>
    </w:p>
    <w:p w14:paraId="2F88760B" w14:textId="212558F8" w:rsidR="002407D2" w:rsidRDefault="002407D2" w:rsidP="002407D2">
      <w:pPr>
        <w:jc w:val="center"/>
        <w:rPr>
          <w:b/>
          <w:bCs/>
          <w:sz w:val="28"/>
        </w:rPr>
      </w:pPr>
    </w:p>
    <w:p w14:paraId="30D2E053" w14:textId="77777777" w:rsidR="002407D2" w:rsidRPr="00FB3C70" w:rsidRDefault="002407D2" w:rsidP="002407D2">
      <w:pPr>
        <w:jc w:val="center"/>
        <w:rPr>
          <w:b/>
          <w:bCs/>
          <w:sz w:val="28"/>
        </w:rPr>
      </w:pPr>
    </w:p>
    <w:p w14:paraId="4A8756E2" w14:textId="77777777" w:rsidR="00C614FC" w:rsidRDefault="00E665AA" w:rsidP="00A10369">
      <w:pPr>
        <w:ind w:firstLine="720"/>
        <w:rPr>
          <w:rFonts w:ascii="Times New Roman" w:hAnsi="Times New Roman" w:cs="Times New Roman"/>
        </w:rPr>
      </w:pPr>
      <w:r w:rsidRPr="00E665AA">
        <w:rPr>
          <w:rFonts w:ascii="Times New Roman" w:hAnsi="Times New Roman" w:cs="Times New Roman"/>
        </w:rPr>
        <w:t xml:space="preserve">Liver disorder is a very serious disease and leads to different kinds of other diseases i.e. Hepatitis A, B, C, Fatty Liver Disease etc. It becomes life threating if not cured because it can cause liver cancer. Studies have shown that it can be cured if diagnosed at early stage but the problem is that, symptoms does not appear at early stage even patient don’t feel any kind of abnormality in its body.  On the other hand, if this disease reaches at its peak it becomes very difficult to cure because sometimes it causes the different type of other disease like liver cancer. Currently most of the research is being done on the image based diagnosing processes which use the images-based dataset. Image-based dataset for liver disorder prediction is collected from X-ray and ultrasound etc. Patient have to wait and pay for those tests. That is way this is time taking as well as costly process. This research will use symptoms-based dataset of patients. This research will help less experienced doctors to predict the liver disorder by offering the AI/ML-based model to predict the liver disorder. </w:t>
      </w:r>
    </w:p>
    <w:p w14:paraId="65C2DE23" w14:textId="01EFF2A9" w:rsidR="007B7FA5" w:rsidRDefault="00C614FC" w:rsidP="007B7FA5">
      <w:pPr>
        <w:autoSpaceDE/>
        <w:autoSpaceDN/>
        <w:adjustRightInd/>
        <w:spacing w:after="200" w:line="276" w:lineRule="auto"/>
        <w:jc w:val="left"/>
        <w:rPr>
          <w:sz w:val="22"/>
        </w:rPr>
      </w:pPr>
      <w:r>
        <w:rPr>
          <w:rFonts w:ascii="Times New Roman" w:hAnsi="Times New Roman" w:cs="Times New Roman"/>
        </w:rPr>
        <w:br w:type="page"/>
      </w:r>
    </w:p>
    <w:p w14:paraId="74DF3263" w14:textId="77777777" w:rsidR="007B7FA5" w:rsidRDefault="007B7FA5" w:rsidP="007B7FA5">
      <w:pPr>
        <w:spacing w:before="1418"/>
        <w:ind w:right="567" w:firstLine="720"/>
        <w:jc w:val="center"/>
        <w:rPr>
          <w:rFonts w:eastAsiaTheme="majorEastAsia"/>
          <w:b/>
          <w:bCs/>
          <w:sz w:val="28"/>
          <w:szCs w:val="28"/>
        </w:rPr>
      </w:pPr>
    </w:p>
    <w:p w14:paraId="1800B234" w14:textId="6AEF2EB1" w:rsidR="007B7FA5" w:rsidRPr="007B7FA5" w:rsidRDefault="007B7FA5" w:rsidP="007B7FA5">
      <w:pPr>
        <w:spacing w:before="1418"/>
        <w:ind w:right="567" w:firstLine="720"/>
        <w:jc w:val="center"/>
        <w:rPr>
          <w:rFonts w:eastAsiaTheme="majorEastAsia"/>
          <w:b/>
          <w:bCs/>
          <w:sz w:val="28"/>
          <w:szCs w:val="28"/>
        </w:rPr>
      </w:pPr>
      <w:r w:rsidRPr="007B7FA5">
        <w:rPr>
          <w:rFonts w:eastAsiaTheme="majorEastAsia"/>
          <w:b/>
          <w:bCs/>
          <w:sz w:val="28"/>
          <w:szCs w:val="28"/>
        </w:rPr>
        <w:t>Table of Contents</w:t>
      </w:r>
    </w:p>
    <w:p w14:paraId="13BB6AE6" w14:textId="77652A09" w:rsidR="007B7FA5" w:rsidRDefault="007B7FA5">
      <w:pPr>
        <w:pStyle w:val="TOC1"/>
      </w:pPr>
    </w:p>
    <w:p w14:paraId="7F0AA489" w14:textId="565712FB" w:rsidR="00432A24" w:rsidRDefault="00432A24" w:rsidP="00432A24"/>
    <w:p w14:paraId="658000B9" w14:textId="7AA8955E" w:rsidR="00432A24" w:rsidRDefault="00432A24" w:rsidP="00432A24"/>
    <w:p w14:paraId="177E10FE" w14:textId="4B82845F" w:rsidR="00432A24" w:rsidRDefault="00432A24" w:rsidP="00432A24"/>
    <w:p w14:paraId="691CFE5C" w14:textId="77777777" w:rsidR="0004137F" w:rsidRPr="00432A24" w:rsidRDefault="0004137F" w:rsidP="00432A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04137F" w14:paraId="21E264B1" w14:textId="77777777" w:rsidTr="0004137F">
        <w:tc>
          <w:tcPr>
            <w:tcW w:w="2906" w:type="dxa"/>
          </w:tcPr>
          <w:p w14:paraId="6EFCF17E" w14:textId="080DF9EB" w:rsidR="0004137F" w:rsidRDefault="0004137F">
            <w:pPr>
              <w:autoSpaceDE/>
              <w:autoSpaceDN/>
              <w:adjustRightInd/>
              <w:spacing w:after="200" w:line="276" w:lineRule="auto"/>
              <w:jc w:val="left"/>
            </w:pPr>
            <w:r>
              <w:rPr>
                <w:rStyle w:val="fontstyle01"/>
              </w:rPr>
              <w:t>CHAPTER</w:t>
            </w:r>
          </w:p>
        </w:tc>
        <w:tc>
          <w:tcPr>
            <w:tcW w:w="2907" w:type="dxa"/>
          </w:tcPr>
          <w:p w14:paraId="78C953D9" w14:textId="42DFBB70" w:rsidR="0004137F" w:rsidRDefault="0004137F" w:rsidP="0004137F">
            <w:pPr>
              <w:autoSpaceDE/>
              <w:autoSpaceDN/>
              <w:adjustRightInd/>
              <w:spacing w:after="200" w:line="276" w:lineRule="auto"/>
              <w:jc w:val="center"/>
            </w:pPr>
            <w:r>
              <w:rPr>
                <w:rStyle w:val="fontstyle01"/>
              </w:rPr>
              <w:t>TITLE</w:t>
            </w:r>
          </w:p>
        </w:tc>
        <w:tc>
          <w:tcPr>
            <w:tcW w:w="2907" w:type="dxa"/>
          </w:tcPr>
          <w:p w14:paraId="5EA2AD62" w14:textId="4910FD62" w:rsidR="0004137F" w:rsidRDefault="0004137F" w:rsidP="0004137F">
            <w:pPr>
              <w:autoSpaceDE/>
              <w:autoSpaceDN/>
              <w:adjustRightInd/>
              <w:spacing w:after="200" w:line="276" w:lineRule="auto"/>
              <w:jc w:val="right"/>
            </w:pPr>
            <w:r>
              <w:rPr>
                <w:rStyle w:val="fontstyle01"/>
              </w:rPr>
              <w:t>PAGE</w:t>
            </w:r>
          </w:p>
        </w:tc>
      </w:tr>
    </w:tbl>
    <w:p w14:paraId="6ACBE39A" w14:textId="58A28AB5" w:rsidR="00DC4798" w:rsidRDefault="0004137F">
      <w:pPr>
        <w:pStyle w:val="TOC1"/>
        <w:rPr>
          <w:rFonts w:asciiTheme="minorHAnsi" w:eastAsiaTheme="minorEastAsia" w:hAnsiTheme="minorHAnsi" w:cstheme="minorBidi"/>
          <w:color w:val="auto"/>
          <w:sz w:val="22"/>
          <w:szCs w:val="22"/>
        </w:rPr>
      </w:pPr>
      <w:r>
        <w:fldChar w:fldCharType="begin"/>
      </w:r>
      <w:r>
        <w:instrText xml:space="preserve"> TOC \o "1-3" \f \h \z \u </w:instrText>
      </w:r>
      <w:r>
        <w:fldChar w:fldCharType="separate"/>
      </w:r>
      <w:hyperlink w:anchor="_Toc58572007" w:history="1">
        <w:r w:rsidR="00DC4798" w:rsidRPr="000C05BA">
          <w:rPr>
            <w:rStyle w:val="Hyperlink"/>
          </w:rPr>
          <w:t>Approval for Examination</w:t>
        </w:r>
        <w:r w:rsidR="00DC4798">
          <w:rPr>
            <w:webHidden/>
          </w:rPr>
          <w:tab/>
        </w:r>
        <w:r w:rsidR="00DC4798">
          <w:rPr>
            <w:webHidden/>
          </w:rPr>
          <w:fldChar w:fldCharType="begin"/>
        </w:r>
        <w:r w:rsidR="00DC4798">
          <w:rPr>
            <w:webHidden/>
          </w:rPr>
          <w:instrText xml:space="preserve"> PAGEREF _Toc58572007 \h </w:instrText>
        </w:r>
        <w:r w:rsidR="00DC4798">
          <w:rPr>
            <w:webHidden/>
          </w:rPr>
        </w:r>
        <w:r w:rsidR="00DC4798">
          <w:rPr>
            <w:webHidden/>
          </w:rPr>
          <w:fldChar w:fldCharType="separate"/>
        </w:r>
        <w:r w:rsidR="004C476A">
          <w:rPr>
            <w:webHidden/>
          </w:rPr>
          <w:t>iii</w:t>
        </w:r>
        <w:r w:rsidR="00DC4798">
          <w:rPr>
            <w:webHidden/>
          </w:rPr>
          <w:fldChar w:fldCharType="end"/>
        </w:r>
      </w:hyperlink>
    </w:p>
    <w:p w14:paraId="2AE77994" w14:textId="72B7B4DB" w:rsidR="00DC4798" w:rsidRDefault="00B317B5">
      <w:pPr>
        <w:pStyle w:val="TOC1"/>
        <w:rPr>
          <w:rFonts w:asciiTheme="minorHAnsi" w:eastAsiaTheme="minorEastAsia" w:hAnsiTheme="minorHAnsi" w:cstheme="minorBidi"/>
          <w:color w:val="auto"/>
          <w:sz w:val="22"/>
          <w:szCs w:val="22"/>
        </w:rPr>
      </w:pPr>
      <w:hyperlink w:anchor="_Toc58572008" w:history="1">
        <w:r w:rsidR="00DC4798" w:rsidRPr="000C05BA">
          <w:rPr>
            <w:rStyle w:val="Hyperlink"/>
          </w:rPr>
          <w:t>Plagiarism Undertaking</w:t>
        </w:r>
        <w:r w:rsidR="00DC4798">
          <w:rPr>
            <w:webHidden/>
          </w:rPr>
          <w:tab/>
        </w:r>
        <w:r w:rsidR="00DC4798">
          <w:rPr>
            <w:webHidden/>
          </w:rPr>
          <w:fldChar w:fldCharType="begin"/>
        </w:r>
        <w:r w:rsidR="00DC4798">
          <w:rPr>
            <w:webHidden/>
          </w:rPr>
          <w:instrText xml:space="preserve"> PAGEREF _Toc58572008 \h </w:instrText>
        </w:r>
        <w:r w:rsidR="00DC4798">
          <w:rPr>
            <w:webHidden/>
          </w:rPr>
        </w:r>
        <w:r w:rsidR="00DC4798">
          <w:rPr>
            <w:webHidden/>
          </w:rPr>
          <w:fldChar w:fldCharType="separate"/>
        </w:r>
        <w:r w:rsidR="004C476A">
          <w:rPr>
            <w:webHidden/>
          </w:rPr>
          <w:t>v</w:t>
        </w:r>
        <w:r w:rsidR="00DC4798">
          <w:rPr>
            <w:webHidden/>
          </w:rPr>
          <w:fldChar w:fldCharType="end"/>
        </w:r>
      </w:hyperlink>
    </w:p>
    <w:p w14:paraId="0D2FF0EB" w14:textId="442C4013" w:rsidR="00DC4798" w:rsidRDefault="00B317B5">
      <w:pPr>
        <w:pStyle w:val="TOC1"/>
        <w:rPr>
          <w:rFonts w:asciiTheme="minorHAnsi" w:eastAsiaTheme="minorEastAsia" w:hAnsiTheme="minorHAnsi" w:cstheme="minorBidi"/>
          <w:color w:val="auto"/>
          <w:sz w:val="22"/>
          <w:szCs w:val="22"/>
        </w:rPr>
      </w:pPr>
      <w:hyperlink w:anchor="_Toc58572009" w:history="1">
        <w:r w:rsidR="00DC4798" w:rsidRPr="000C05BA">
          <w:rPr>
            <w:rStyle w:val="Hyperlink"/>
          </w:rPr>
          <w:t>ACKNOWLEDGEMENT</w:t>
        </w:r>
        <w:r w:rsidR="00DC4798">
          <w:rPr>
            <w:webHidden/>
          </w:rPr>
          <w:tab/>
        </w:r>
        <w:r w:rsidR="00DC4798">
          <w:rPr>
            <w:webHidden/>
          </w:rPr>
          <w:fldChar w:fldCharType="begin"/>
        </w:r>
        <w:r w:rsidR="00DC4798">
          <w:rPr>
            <w:webHidden/>
          </w:rPr>
          <w:instrText xml:space="preserve"> PAGEREF _Toc58572009 \h </w:instrText>
        </w:r>
        <w:r w:rsidR="00DC4798">
          <w:rPr>
            <w:webHidden/>
          </w:rPr>
        </w:r>
        <w:r w:rsidR="00DC4798">
          <w:rPr>
            <w:webHidden/>
          </w:rPr>
          <w:fldChar w:fldCharType="separate"/>
        </w:r>
        <w:r w:rsidR="004C476A">
          <w:rPr>
            <w:webHidden/>
          </w:rPr>
          <w:t>vii</w:t>
        </w:r>
        <w:r w:rsidR="00DC4798">
          <w:rPr>
            <w:webHidden/>
          </w:rPr>
          <w:fldChar w:fldCharType="end"/>
        </w:r>
      </w:hyperlink>
    </w:p>
    <w:p w14:paraId="033A2C29" w14:textId="36ABD02B" w:rsidR="00DC4798" w:rsidRDefault="00B317B5">
      <w:pPr>
        <w:pStyle w:val="TOC1"/>
        <w:rPr>
          <w:rFonts w:asciiTheme="minorHAnsi" w:eastAsiaTheme="minorEastAsia" w:hAnsiTheme="minorHAnsi" w:cstheme="minorBidi"/>
          <w:color w:val="auto"/>
          <w:sz w:val="22"/>
          <w:szCs w:val="22"/>
        </w:rPr>
      </w:pPr>
      <w:hyperlink w:anchor="_Toc58572010" w:history="1">
        <w:r w:rsidR="00DC4798" w:rsidRPr="000C05BA">
          <w:rPr>
            <w:rStyle w:val="Hyperlink"/>
          </w:rPr>
          <w:t>ABSTRACT</w:t>
        </w:r>
        <w:r w:rsidR="00DC4798">
          <w:rPr>
            <w:webHidden/>
          </w:rPr>
          <w:tab/>
        </w:r>
        <w:r w:rsidR="00DC4798">
          <w:rPr>
            <w:webHidden/>
          </w:rPr>
          <w:fldChar w:fldCharType="begin"/>
        </w:r>
        <w:r w:rsidR="00DC4798">
          <w:rPr>
            <w:webHidden/>
          </w:rPr>
          <w:instrText xml:space="preserve"> PAGEREF _Toc58572010 \h </w:instrText>
        </w:r>
        <w:r w:rsidR="00DC4798">
          <w:rPr>
            <w:webHidden/>
          </w:rPr>
        </w:r>
        <w:r w:rsidR="00DC4798">
          <w:rPr>
            <w:webHidden/>
          </w:rPr>
          <w:fldChar w:fldCharType="separate"/>
        </w:r>
        <w:r w:rsidR="004C476A">
          <w:rPr>
            <w:webHidden/>
          </w:rPr>
          <w:t>viii</w:t>
        </w:r>
        <w:r w:rsidR="00DC4798">
          <w:rPr>
            <w:webHidden/>
          </w:rPr>
          <w:fldChar w:fldCharType="end"/>
        </w:r>
      </w:hyperlink>
    </w:p>
    <w:p w14:paraId="69BCCAA1" w14:textId="450C4047" w:rsidR="00DC4798" w:rsidRDefault="00B317B5">
      <w:pPr>
        <w:pStyle w:val="TOC1"/>
        <w:rPr>
          <w:rFonts w:asciiTheme="minorHAnsi" w:eastAsiaTheme="minorEastAsia" w:hAnsiTheme="minorHAnsi" w:cstheme="minorBidi"/>
          <w:color w:val="auto"/>
          <w:sz w:val="22"/>
          <w:szCs w:val="22"/>
        </w:rPr>
      </w:pPr>
      <w:hyperlink w:anchor="_Toc58572011" w:history="1">
        <w:r w:rsidR="00DC4798" w:rsidRPr="000C05BA">
          <w:rPr>
            <w:rStyle w:val="Hyperlink"/>
          </w:rPr>
          <w:t>LIST OF TABLES</w:t>
        </w:r>
        <w:r w:rsidR="00DC4798">
          <w:rPr>
            <w:webHidden/>
          </w:rPr>
          <w:tab/>
        </w:r>
        <w:r w:rsidR="00DC4798">
          <w:rPr>
            <w:webHidden/>
          </w:rPr>
          <w:fldChar w:fldCharType="begin"/>
        </w:r>
        <w:r w:rsidR="00DC4798">
          <w:rPr>
            <w:webHidden/>
          </w:rPr>
          <w:instrText xml:space="preserve"> PAGEREF _Toc58572011 \h </w:instrText>
        </w:r>
        <w:r w:rsidR="00DC4798">
          <w:rPr>
            <w:webHidden/>
          </w:rPr>
        </w:r>
        <w:r w:rsidR="00DC4798">
          <w:rPr>
            <w:webHidden/>
          </w:rPr>
          <w:fldChar w:fldCharType="separate"/>
        </w:r>
        <w:r w:rsidR="004C476A">
          <w:rPr>
            <w:webHidden/>
          </w:rPr>
          <w:t>x</w:t>
        </w:r>
        <w:r w:rsidR="00DC4798">
          <w:rPr>
            <w:webHidden/>
          </w:rPr>
          <w:fldChar w:fldCharType="end"/>
        </w:r>
      </w:hyperlink>
    </w:p>
    <w:p w14:paraId="0AB66300" w14:textId="72E5ACD4" w:rsidR="00DC4798" w:rsidRDefault="00B317B5">
      <w:pPr>
        <w:pStyle w:val="TOC1"/>
        <w:rPr>
          <w:rFonts w:asciiTheme="minorHAnsi" w:eastAsiaTheme="minorEastAsia" w:hAnsiTheme="minorHAnsi" w:cstheme="minorBidi"/>
          <w:color w:val="auto"/>
          <w:sz w:val="22"/>
          <w:szCs w:val="22"/>
        </w:rPr>
      </w:pPr>
      <w:hyperlink w:anchor="_Toc58572012" w:history="1">
        <w:r w:rsidR="00DC4798" w:rsidRPr="000C05BA">
          <w:rPr>
            <w:rStyle w:val="Hyperlink"/>
          </w:rPr>
          <w:t>LIST OF FIGURES</w:t>
        </w:r>
        <w:r w:rsidR="00DC4798">
          <w:rPr>
            <w:webHidden/>
          </w:rPr>
          <w:tab/>
        </w:r>
        <w:r w:rsidR="00DC4798">
          <w:rPr>
            <w:webHidden/>
          </w:rPr>
          <w:fldChar w:fldCharType="begin"/>
        </w:r>
        <w:r w:rsidR="00DC4798">
          <w:rPr>
            <w:webHidden/>
          </w:rPr>
          <w:instrText xml:space="preserve"> PAGEREF _Toc58572012 \h </w:instrText>
        </w:r>
        <w:r w:rsidR="00DC4798">
          <w:rPr>
            <w:webHidden/>
          </w:rPr>
        </w:r>
        <w:r w:rsidR="00DC4798">
          <w:rPr>
            <w:webHidden/>
          </w:rPr>
          <w:fldChar w:fldCharType="separate"/>
        </w:r>
        <w:r w:rsidR="004C476A">
          <w:rPr>
            <w:webHidden/>
          </w:rPr>
          <w:t>xi</w:t>
        </w:r>
        <w:r w:rsidR="00DC4798">
          <w:rPr>
            <w:webHidden/>
          </w:rPr>
          <w:fldChar w:fldCharType="end"/>
        </w:r>
      </w:hyperlink>
    </w:p>
    <w:p w14:paraId="1200BFAF" w14:textId="38C1B736" w:rsidR="00DC4798" w:rsidRDefault="00B317B5">
      <w:pPr>
        <w:pStyle w:val="TOC1"/>
        <w:rPr>
          <w:rFonts w:asciiTheme="minorHAnsi" w:eastAsiaTheme="minorEastAsia" w:hAnsiTheme="minorHAnsi" w:cstheme="minorBidi"/>
          <w:color w:val="auto"/>
          <w:sz w:val="22"/>
          <w:szCs w:val="22"/>
        </w:rPr>
      </w:pPr>
      <w:hyperlink w:anchor="_Toc58572013" w:history="1">
        <w:r w:rsidR="00DC4798" w:rsidRPr="000C05BA">
          <w:rPr>
            <w:rStyle w:val="Hyperlink"/>
          </w:rPr>
          <w:t>CHAPTER 1</w:t>
        </w:r>
        <w:r w:rsidR="00DC4798">
          <w:rPr>
            <w:webHidden/>
          </w:rPr>
          <w:tab/>
        </w:r>
        <w:r w:rsidR="00DC4798">
          <w:rPr>
            <w:webHidden/>
          </w:rPr>
          <w:fldChar w:fldCharType="begin"/>
        </w:r>
        <w:r w:rsidR="00DC4798">
          <w:rPr>
            <w:webHidden/>
          </w:rPr>
          <w:instrText xml:space="preserve"> PAGEREF _Toc58572013 \h </w:instrText>
        </w:r>
        <w:r w:rsidR="00DC4798">
          <w:rPr>
            <w:webHidden/>
          </w:rPr>
        </w:r>
        <w:r w:rsidR="00DC4798">
          <w:rPr>
            <w:webHidden/>
          </w:rPr>
          <w:fldChar w:fldCharType="separate"/>
        </w:r>
        <w:r w:rsidR="004C476A">
          <w:rPr>
            <w:webHidden/>
          </w:rPr>
          <w:t>1</w:t>
        </w:r>
        <w:r w:rsidR="00DC4798">
          <w:rPr>
            <w:webHidden/>
          </w:rPr>
          <w:fldChar w:fldCharType="end"/>
        </w:r>
      </w:hyperlink>
    </w:p>
    <w:p w14:paraId="41C65765" w14:textId="290A2951" w:rsidR="00DC4798" w:rsidRDefault="00B317B5" w:rsidP="00E66052">
      <w:pPr>
        <w:pStyle w:val="TOC1"/>
        <w:ind w:left="240"/>
        <w:rPr>
          <w:rFonts w:asciiTheme="minorHAnsi" w:eastAsiaTheme="minorEastAsia" w:hAnsiTheme="minorHAnsi" w:cstheme="minorBidi"/>
          <w:color w:val="auto"/>
          <w:sz w:val="22"/>
          <w:szCs w:val="22"/>
        </w:rPr>
      </w:pPr>
      <w:hyperlink w:anchor="_Toc58572014" w:history="1">
        <w:r w:rsidR="00DC4798" w:rsidRPr="000C05BA">
          <w:rPr>
            <w:rStyle w:val="Hyperlink"/>
          </w:rPr>
          <w:t>INTRODUCTION</w:t>
        </w:r>
        <w:r w:rsidR="00DC4798">
          <w:rPr>
            <w:webHidden/>
          </w:rPr>
          <w:tab/>
        </w:r>
        <w:r w:rsidR="00DC4798">
          <w:rPr>
            <w:webHidden/>
          </w:rPr>
          <w:fldChar w:fldCharType="begin"/>
        </w:r>
        <w:r w:rsidR="00DC4798">
          <w:rPr>
            <w:webHidden/>
          </w:rPr>
          <w:instrText xml:space="preserve"> PAGEREF _Toc58572014 \h </w:instrText>
        </w:r>
        <w:r w:rsidR="00DC4798">
          <w:rPr>
            <w:webHidden/>
          </w:rPr>
        </w:r>
        <w:r w:rsidR="00DC4798">
          <w:rPr>
            <w:webHidden/>
          </w:rPr>
          <w:fldChar w:fldCharType="separate"/>
        </w:r>
        <w:r w:rsidR="004C476A">
          <w:rPr>
            <w:webHidden/>
          </w:rPr>
          <w:t>1</w:t>
        </w:r>
        <w:r w:rsidR="00DC4798">
          <w:rPr>
            <w:webHidden/>
          </w:rPr>
          <w:fldChar w:fldCharType="end"/>
        </w:r>
      </w:hyperlink>
    </w:p>
    <w:p w14:paraId="711387B8" w14:textId="7857239D"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15" w:history="1">
        <w:r w:rsidR="00DC4798" w:rsidRPr="000C05BA">
          <w:rPr>
            <w:rStyle w:val="Hyperlink"/>
            <w:noProof/>
          </w:rPr>
          <w:t>1.1</w:t>
        </w:r>
        <w:r w:rsidR="00DC4798">
          <w:rPr>
            <w:rFonts w:asciiTheme="minorHAnsi" w:eastAsiaTheme="minorEastAsia" w:hAnsiTheme="minorHAnsi" w:cstheme="minorBidi"/>
            <w:noProof/>
            <w:sz w:val="22"/>
            <w:szCs w:val="22"/>
          </w:rPr>
          <w:tab/>
        </w:r>
        <w:r w:rsidR="00DC4798" w:rsidRPr="000C05BA">
          <w:rPr>
            <w:rStyle w:val="Hyperlink"/>
            <w:noProof/>
          </w:rPr>
          <w:t>Background to the Research</w:t>
        </w:r>
        <w:r w:rsidR="00DC4798">
          <w:rPr>
            <w:noProof/>
            <w:webHidden/>
          </w:rPr>
          <w:tab/>
        </w:r>
        <w:r w:rsidR="00DC4798">
          <w:rPr>
            <w:noProof/>
            <w:webHidden/>
          </w:rPr>
          <w:fldChar w:fldCharType="begin"/>
        </w:r>
        <w:r w:rsidR="00DC4798">
          <w:rPr>
            <w:noProof/>
            <w:webHidden/>
          </w:rPr>
          <w:instrText xml:space="preserve"> PAGEREF _Toc58572015 \h </w:instrText>
        </w:r>
        <w:r w:rsidR="00DC4798">
          <w:rPr>
            <w:noProof/>
            <w:webHidden/>
          </w:rPr>
        </w:r>
        <w:r w:rsidR="00DC4798">
          <w:rPr>
            <w:noProof/>
            <w:webHidden/>
          </w:rPr>
          <w:fldChar w:fldCharType="separate"/>
        </w:r>
        <w:r w:rsidR="004C476A">
          <w:rPr>
            <w:noProof/>
            <w:webHidden/>
          </w:rPr>
          <w:t>1</w:t>
        </w:r>
        <w:r w:rsidR="00DC4798">
          <w:rPr>
            <w:noProof/>
            <w:webHidden/>
          </w:rPr>
          <w:fldChar w:fldCharType="end"/>
        </w:r>
      </w:hyperlink>
    </w:p>
    <w:p w14:paraId="154A895E" w14:textId="51AC3BA6"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16" w:history="1">
        <w:r w:rsidR="00DC4798" w:rsidRPr="000C05BA">
          <w:rPr>
            <w:rStyle w:val="Hyperlink"/>
            <w:noProof/>
          </w:rPr>
          <w:t>1.2</w:t>
        </w:r>
        <w:r w:rsidR="00DC4798">
          <w:rPr>
            <w:rFonts w:asciiTheme="minorHAnsi" w:eastAsiaTheme="minorEastAsia" w:hAnsiTheme="minorHAnsi" w:cstheme="minorBidi"/>
            <w:noProof/>
            <w:sz w:val="22"/>
            <w:szCs w:val="22"/>
          </w:rPr>
          <w:tab/>
        </w:r>
        <w:r w:rsidR="00DC4798" w:rsidRPr="000C05BA">
          <w:rPr>
            <w:rStyle w:val="Hyperlink"/>
            <w:noProof/>
          </w:rPr>
          <w:t>Significance of the Research</w:t>
        </w:r>
        <w:r w:rsidR="00DC4798">
          <w:rPr>
            <w:noProof/>
            <w:webHidden/>
          </w:rPr>
          <w:tab/>
        </w:r>
        <w:r w:rsidR="00DC4798">
          <w:rPr>
            <w:noProof/>
            <w:webHidden/>
          </w:rPr>
          <w:fldChar w:fldCharType="begin"/>
        </w:r>
        <w:r w:rsidR="00DC4798">
          <w:rPr>
            <w:noProof/>
            <w:webHidden/>
          </w:rPr>
          <w:instrText xml:space="preserve"> PAGEREF _Toc58572016 \h </w:instrText>
        </w:r>
        <w:r w:rsidR="00DC4798">
          <w:rPr>
            <w:noProof/>
            <w:webHidden/>
          </w:rPr>
        </w:r>
        <w:r w:rsidR="00DC4798">
          <w:rPr>
            <w:noProof/>
            <w:webHidden/>
          </w:rPr>
          <w:fldChar w:fldCharType="separate"/>
        </w:r>
        <w:r w:rsidR="004C476A">
          <w:rPr>
            <w:noProof/>
            <w:webHidden/>
          </w:rPr>
          <w:t>3</w:t>
        </w:r>
        <w:r w:rsidR="00DC4798">
          <w:rPr>
            <w:noProof/>
            <w:webHidden/>
          </w:rPr>
          <w:fldChar w:fldCharType="end"/>
        </w:r>
      </w:hyperlink>
    </w:p>
    <w:p w14:paraId="6784A7CC" w14:textId="5DEA2516" w:rsidR="00DC4798" w:rsidRDefault="00B317B5">
      <w:pPr>
        <w:pStyle w:val="TOC1"/>
        <w:rPr>
          <w:rFonts w:asciiTheme="minorHAnsi" w:eastAsiaTheme="minorEastAsia" w:hAnsiTheme="minorHAnsi" w:cstheme="minorBidi"/>
          <w:color w:val="auto"/>
          <w:sz w:val="22"/>
          <w:szCs w:val="22"/>
        </w:rPr>
      </w:pPr>
      <w:hyperlink w:anchor="_Toc58572017" w:history="1">
        <w:r w:rsidR="00DC4798" w:rsidRPr="000C05BA">
          <w:rPr>
            <w:rStyle w:val="Hyperlink"/>
          </w:rPr>
          <w:t>CHAPTER 2</w:t>
        </w:r>
        <w:r w:rsidR="00DC4798">
          <w:rPr>
            <w:webHidden/>
          </w:rPr>
          <w:tab/>
        </w:r>
        <w:r w:rsidR="00DC4798">
          <w:rPr>
            <w:webHidden/>
          </w:rPr>
          <w:fldChar w:fldCharType="begin"/>
        </w:r>
        <w:r w:rsidR="00DC4798">
          <w:rPr>
            <w:webHidden/>
          </w:rPr>
          <w:instrText xml:space="preserve"> PAGEREF _Toc58572017 \h </w:instrText>
        </w:r>
        <w:r w:rsidR="00DC4798">
          <w:rPr>
            <w:webHidden/>
          </w:rPr>
        </w:r>
        <w:r w:rsidR="00DC4798">
          <w:rPr>
            <w:webHidden/>
          </w:rPr>
          <w:fldChar w:fldCharType="separate"/>
        </w:r>
        <w:r w:rsidR="004C476A">
          <w:rPr>
            <w:webHidden/>
          </w:rPr>
          <w:t>4</w:t>
        </w:r>
        <w:r w:rsidR="00DC4798">
          <w:rPr>
            <w:webHidden/>
          </w:rPr>
          <w:fldChar w:fldCharType="end"/>
        </w:r>
      </w:hyperlink>
    </w:p>
    <w:p w14:paraId="67263657" w14:textId="0D53BCAA" w:rsidR="00DC4798" w:rsidRDefault="00B317B5" w:rsidP="00E66052">
      <w:pPr>
        <w:pStyle w:val="TOC1"/>
        <w:ind w:firstLine="720"/>
        <w:rPr>
          <w:rFonts w:asciiTheme="minorHAnsi" w:eastAsiaTheme="minorEastAsia" w:hAnsiTheme="minorHAnsi" w:cstheme="minorBidi"/>
          <w:color w:val="auto"/>
          <w:sz w:val="22"/>
          <w:szCs w:val="22"/>
        </w:rPr>
      </w:pPr>
      <w:hyperlink w:anchor="_Toc58572018" w:history="1">
        <w:r w:rsidR="00DC4798" w:rsidRPr="000C05BA">
          <w:rPr>
            <w:rStyle w:val="Hyperlink"/>
          </w:rPr>
          <w:t>LITERATURE REVIEW</w:t>
        </w:r>
        <w:r w:rsidR="00DC4798">
          <w:rPr>
            <w:webHidden/>
          </w:rPr>
          <w:tab/>
        </w:r>
        <w:r w:rsidR="00DC4798">
          <w:rPr>
            <w:webHidden/>
          </w:rPr>
          <w:fldChar w:fldCharType="begin"/>
        </w:r>
        <w:r w:rsidR="00DC4798">
          <w:rPr>
            <w:webHidden/>
          </w:rPr>
          <w:instrText xml:space="preserve"> PAGEREF _Toc58572018 \h </w:instrText>
        </w:r>
        <w:r w:rsidR="00DC4798">
          <w:rPr>
            <w:webHidden/>
          </w:rPr>
        </w:r>
        <w:r w:rsidR="00DC4798">
          <w:rPr>
            <w:webHidden/>
          </w:rPr>
          <w:fldChar w:fldCharType="separate"/>
        </w:r>
        <w:r w:rsidR="004C476A">
          <w:rPr>
            <w:webHidden/>
          </w:rPr>
          <w:t>4</w:t>
        </w:r>
        <w:r w:rsidR="00DC4798">
          <w:rPr>
            <w:webHidden/>
          </w:rPr>
          <w:fldChar w:fldCharType="end"/>
        </w:r>
      </w:hyperlink>
    </w:p>
    <w:p w14:paraId="3FFFA3C3" w14:textId="2DB71548" w:rsidR="00DC4798" w:rsidRDefault="00B317B5">
      <w:pPr>
        <w:pStyle w:val="TOC1"/>
        <w:rPr>
          <w:rFonts w:asciiTheme="minorHAnsi" w:eastAsiaTheme="minorEastAsia" w:hAnsiTheme="minorHAnsi" w:cstheme="minorBidi"/>
          <w:color w:val="auto"/>
          <w:sz w:val="22"/>
          <w:szCs w:val="22"/>
        </w:rPr>
      </w:pPr>
      <w:hyperlink w:anchor="_Toc58572019" w:history="1">
        <w:r w:rsidR="00DC4798" w:rsidRPr="000C05BA">
          <w:rPr>
            <w:rStyle w:val="Hyperlink"/>
          </w:rPr>
          <w:t>CHAPTER 3</w:t>
        </w:r>
        <w:r w:rsidR="00DC4798">
          <w:rPr>
            <w:webHidden/>
          </w:rPr>
          <w:tab/>
        </w:r>
        <w:r w:rsidR="00DC4798">
          <w:rPr>
            <w:webHidden/>
          </w:rPr>
          <w:fldChar w:fldCharType="begin"/>
        </w:r>
        <w:r w:rsidR="00DC4798">
          <w:rPr>
            <w:webHidden/>
          </w:rPr>
          <w:instrText xml:space="preserve"> PAGEREF _Toc58572019 \h </w:instrText>
        </w:r>
        <w:r w:rsidR="00DC4798">
          <w:rPr>
            <w:webHidden/>
          </w:rPr>
        </w:r>
        <w:r w:rsidR="00DC4798">
          <w:rPr>
            <w:webHidden/>
          </w:rPr>
          <w:fldChar w:fldCharType="separate"/>
        </w:r>
        <w:r w:rsidR="004C476A">
          <w:rPr>
            <w:webHidden/>
          </w:rPr>
          <w:t>8</w:t>
        </w:r>
        <w:r w:rsidR="00DC4798">
          <w:rPr>
            <w:webHidden/>
          </w:rPr>
          <w:fldChar w:fldCharType="end"/>
        </w:r>
      </w:hyperlink>
    </w:p>
    <w:p w14:paraId="4D3A48DB" w14:textId="2EF6BF6A" w:rsidR="00DC4798" w:rsidRDefault="00B317B5" w:rsidP="00E66052">
      <w:pPr>
        <w:pStyle w:val="TOC1"/>
        <w:ind w:left="240"/>
        <w:rPr>
          <w:rFonts w:asciiTheme="minorHAnsi" w:eastAsiaTheme="minorEastAsia" w:hAnsiTheme="minorHAnsi" w:cstheme="minorBidi"/>
          <w:color w:val="auto"/>
          <w:sz w:val="22"/>
          <w:szCs w:val="22"/>
        </w:rPr>
      </w:pPr>
      <w:hyperlink w:anchor="_Toc58572020" w:history="1">
        <w:r w:rsidR="00DC4798" w:rsidRPr="000C05BA">
          <w:rPr>
            <w:rStyle w:val="Hyperlink"/>
          </w:rPr>
          <w:t>RESEARCH GAP</w:t>
        </w:r>
        <w:r w:rsidR="00DC4798">
          <w:rPr>
            <w:webHidden/>
          </w:rPr>
          <w:tab/>
        </w:r>
        <w:r w:rsidR="00DC4798">
          <w:rPr>
            <w:webHidden/>
          </w:rPr>
          <w:fldChar w:fldCharType="begin"/>
        </w:r>
        <w:r w:rsidR="00DC4798">
          <w:rPr>
            <w:webHidden/>
          </w:rPr>
          <w:instrText xml:space="preserve"> PAGEREF _Toc58572020 \h </w:instrText>
        </w:r>
        <w:r w:rsidR="00DC4798">
          <w:rPr>
            <w:webHidden/>
          </w:rPr>
        </w:r>
        <w:r w:rsidR="00DC4798">
          <w:rPr>
            <w:webHidden/>
          </w:rPr>
          <w:fldChar w:fldCharType="separate"/>
        </w:r>
        <w:r w:rsidR="004C476A">
          <w:rPr>
            <w:webHidden/>
          </w:rPr>
          <w:t>8</w:t>
        </w:r>
        <w:r w:rsidR="00DC4798">
          <w:rPr>
            <w:webHidden/>
          </w:rPr>
          <w:fldChar w:fldCharType="end"/>
        </w:r>
      </w:hyperlink>
    </w:p>
    <w:p w14:paraId="5009CB4E" w14:textId="41B347B7"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21" w:history="1">
        <w:r w:rsidR="00DC4798" w:rsidRPr="000C05BA">
          <w:rPr>
            <w:rStyle w:val="Hyperlink"/>
            <w:noProof/>
          </w:rPr>
          <w:t>3.1</w:t>
        </w:r>
        <w:r w:rsidR="00DC4798">
          <w:rPr>
            <w:rFonts w:asciiTheme="minorHAnsi" w:eastAsiaTheme="minorEastAsia" w:hAnsiTheme="minorHAnsi" w:cstheme="minorBidi"/>
            <w:noProof/>
            <w:sz w:val="22"/>
            <w:szCs w:val="22"/>
          </w:rPr>
          <w:tab/>
        </w:r>
        <w:r w:rsidR="00DC4798" w:rsidRPr="000C05BA">
          <w:rPr>
            <w:rStyle w:val="Hyperlink"/>
            <w:noProof/>
          </w:rPr>
          <w:t>Problem Statement</w:t>
        </w:r>
        <w:r w:rsidR="00DC4798">
          <w:rPr>
            <w:noProof/>
            <w:webHidden/>
          </w:rPr>
          <w:tab/>
        </w:r>
        <w:r w:rsidR="00DC4798">
          <w:rPr>
            <w:noProof/>
            <w:webHidden/>
          </w:rPr>
          <w:fldChar w:fldCharType="begin"/>
        </w:r>
        <w:r w:rsidR="00DC4798">
          <w:rPr>
            <w:noProof/>
            <w:webHidden/>
          </w:rPr>
          <w:instrText xml:space="preserve"> PAGEREF _Toc58572021 \h </w:instrText>
        </w:r>
        <w:r w:rsidR="00DC4798">
          <w:rPr>
            <w:noProof/>
            <w:webHidden/>
          </w:rPr>
        </w:r>
        <w:r w:rsidR="00DC4798">
          <w:rPr>
            <w:noProof/>
            <w:webHidden/>
          </w:rPr>
          <w:fldChar w:fldCharType="separate"/>
        </w:r>
        <w:r w:rsidR="004C476A">
          <w:rPr>
            <w:noProof/>
            <w:webHidden/>
          </w:rPr>
          <w:t>8</w:t>
        </w:r>
        <w:r w:rsidR="00DC4798">
          <w:rPr>
            <w:noProof/>
            <w:webHidden/>
          </w:rPr>
          <w:fldChar w:fldCharType="end"/>
        </w:r>
      </w:hyperlink>
    </w:p>
    <w:p w14:paraId="22C94FB2" w14:textId="5C5AD353"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22" w:history="1">
        <w:r w:rsidR="00DC4798" w:rsidRPr="000C05BA">
          <w:rPr>
            <w:rStyle w:val="Hyperlink"/>
            <w:noProof/>
          </w:rPr>
          <w:t>3.2</w:t>
        </w:r>
        <w:r w:rsidR="00DC4798">
          <w:rPr>
            <w:rFonts w:asciiTheme="minorHAnsi" w:eastAsiaTheme="minorEastAsia" w:hAnsiTheme="minorHAnsi" w:cstheme="minorBidi"/>
            <w:noProof/>
            <w:sz w:val="22"/>
            <w:szCs w:val="22"/>
          </w:rPr>
          <w:tab/>
        </w:r>
        <w:r w:rsidR="00DC4798" w:rsidRPr="000C05BA">
          <w:rPr>
            <w:rStyle w:val="Hyperlink"/>
            <w:noProof/>
          </w:rPr>
          <w:t>Research Questions</w:t>
        </w:r>
        <w:r w:rsidR="00DC4798">
          <w:rPr>
            <w:noProof/>
            <w:webHidden/>
          </w:rPr>
          <w:tab/>
        </w:r>
        <w:r w:rsidR="00DC4798">
          <w:rPr>
            <w:noProof/>
            <w:webHidden/>
          </w:rPr>
          <w:fldChar w:fldCharType="begin"/>
        </w:r>
        <w:r w:rsidR="00DC4798">
          <w:rPr>
            <w:noProof/>
            <w:webHidden/>
          </w:rPr>
          <w:instrText xml:space="preserve"> PAGEREF _Toc58572022 \h </w:instrText>
        </w:r>
        <w:r w:rsidR="00DC4798">
          <w:rPr>
            <w:noProof/>
            <w:webHidden/>
          </w:rPr>
        </w:r>
        <w:r w:rsidR="00DC4798">
          <w:rPr>
            <w:noProof/>
            <w:webHidden/>
          </w:rPr>
          <w:fldChar w:fldCharType="separate"/>
        </w:r>
        <w:r w:rsidR="004C476A">
          <w:rPr>
            <w:noProof/>
            <w:webHidden/>
          </w:rPr>
          <w:t>8</w:t>
        </w:r>
        <w:r w:rsidR="00DC4798">
          <w:rPr>
            <w:noProof/>
            <w:webHidden/>
          </w:rPr>
          <w:fldChar w:fldCharType="end"/>
        </w:r>
      </w:hyperlink>
    </w:p>
    <w:p w14:paraId="200329C5" w14:textId="3260512C" w:rsidR="00DC4798" w:rsidRDefault="00B317B5">
      <w:pPr>
        <w:pStyle w:val="TOC1"/>
        <w:rPr>
          <w:rFonts w:asciiTheme="minorHAnsi" w:eastAsiaTheme="minorEastAsia" w:hAnsiTheme="minorHAnsi" w:cstheme="minorBidi"/>
          <w:color w:val="auto"/>
          <w:sz w:val="22"/>
          <w:szCs w:val="22"/>
        </w:rPr>
      </w:pPr>
      <w:hyperlink w:anchor="_Toc58572023" w:history="1">
        <w:r w:rsidR="00DC4798" w:rsidRPr="000C05BA">
          <w:rPr>
            <w:rStyle w:val="Hyperlink"/>
          </w:rPr>
          <w:t>CHAPTER 4</w:t>
        </w:r>
        <w:r w:rsidR="00DC4798">
          <w:rPr>
            <w:webHidden/>
          </w:rPr>
          <w:tab/>
        </w:r>
        <w:r w:rsidR="00DC4798">
          <w:rPr>
            <w:webHidden/>
          </w:rPr>
          <w:fldChar w:fldCharType="begin"/>
        </w:r>
        <w:r w:rsidR="00DC4798">
          <w:rPr>
            <w:webHidden/>
          </w:rPr>
          <w:instrText xml:space="preserve"> PAGEREF _Toc58572023 \h </w:instrText>
        </w:r>
        <w:r w:rsidR="00DC4798">
          <w:rPr>
            <w:webHidden/>
          </w:rPr>
        </w:r>
        <w:r w:rsidR="00DC4798">
          <w:rPr>
            <w:webHidden/>
          </w:rPr>
          <w:fldChar w:fldCharType="separate"/>
        </w:r>
        <w:r w:rsidR="004C476A">
          <w:rPr>
            <w:webHidden/>
          </w:rPr>
          <w:t>9</w:t>
        </w:r>
        <w:r w:rsidR="00DC4798">
          <w:rPr>
            <w:webHidden/>
          </w:rPr>
          <w:fldChar w:fldCharType="end"/>
        </w:r>
      </w:hyperlink>
    </w:p>
    <w:p w14:paraId="346636B2" w14:textId="68A941C7" w:rsidR="00DC4798" w:rsidRDefault="00B317B5" w:rsidP="00E66052">
      <w:pPr>
        <w:pStyle w:val="TOC1"/>
        <w:ind w:firstLine="720"/>
        <w:rPr>
          <w:rFonts w:asciiTheme="minorHAnsi" w:eastAsiaTheme="minorEastAsia" w:hAnsiTheme="minorHAnsi" w:cstheme="minorBidi"/>
          <w:color w:val="auto"/>
          <w:sz w:val="22"/>
          <w:szCs w:val="22"/>
        </w:rPr>
      </w:pPr>
      <w:hyperlink w:anchor="_Toc58572024" w:history="1">
        <w:r w:rsidR="00DC4798" w:rsidRPr="000C05BA">
          <w:rPr>
            <w:rStyle w:val="Hyperlink"/>
          </w:rPr>
          <w:t>AIMS AND OBJECTIVES</w:t>
        </w:r>
        <w:r w:rsidR="00DC4798">
          <w:rPr>
            <w:webHidden/>
          </w:rPr>
          <w:tab/>
        </w:r>
        <w:r w:rsidR="00DC4798">
          <w:rPr>
            <w:webHidden/>
          </w:rPr>
          <w:fldChar w:fldCharType="begin"/>
        </w:r>
        <w:r w:rsidR="00DC4798">
          <w:rPr>
            <w:webHidden/>
          </w:rPr>
          <w:instrText xml:space="preserve"> PAGEREF _Toc58572024 \h </w:instrText>
        </w:r>
        <w:r w:rsidR="00DC4798">
          <w:rPr>
            <w:webHidden/>
          </w:rPr>
        </w:r>
        <w:r w:rsidR="00DC4798">
          <w:rPr>
            <w:webHidden/>
          </w:rPr>
          <w:fldChar w:fldCharType="separate"/>
        </w:r>
        <w:r w:rsidR="004C476A">
          <w:rPr>
            <w:webHidden/>
          </w:rPr>
          <w:t>9</w:t>
        </w:r>
        <w:r w:rsidR="00DC4798">
          <w:rPr>
            <w:webHidden/>
          </w:rPr>
          <w:fldChar w:fldCharType="end"/>
        </w:r>
      </w:hyperlink>
    </w:p>
    <w:p w14:paraId="504D131E" w14:textId="70742997" w:rsidR="00DC4798" w:rsidRDefault="00B317B5">
      <w:pPr>
        <w:pStyle w:val="TOC1"/>
        <w:rPr>
          <w:rFonts w:asciiTheme="minorHAnsi" w:eastAsiaTheme="minorEastAsia" w:hAnsiTheme="minorHAnsi" w:cstheme="minorBidi"/>
          <w:color w:val="auto"/>
          <w:sz w:val="22"/>
          <w:szCs w:val="22"/>
        </w:rPr>
      </w:pPr>
      <w:hyperlink w:anchor="_Toc58572025" w:history="1">
        <w:r w:rsidR="00DC4798" w:rsidRPr="000C05BA">
          <w:rPr>
            <w:rStyle w:val="Hyperlink"/>
          </w:rPr>
          <w:t>CHAPTER 5</w:t>
        </w:r>
        <w:r w:rsidR="00DC4798">
          <w:rPr>
            <w:webHidden/>
          </w:rPr>
          <w:tab/>
        </w:r>
        <w:r w:rsidR="00DC4798">
          <w:rPr>
            <w:webHidden/>
          </w:rPr>
          <w:fldChar w:fldCharType="begin"/>
        </w:r>
        <w:r w:rsidR="00DC4798">
          <w:rPr>
            <w:webHidden/>
          </w:rPr>
          <w:instrText xml:space="preserve"> PAGEREF _Toc58572025 \h </w:instrText>
        </w:r>
        <w:r w:rsidR="00DC4798">
          <w:rPr>
            <w:webHidden/>
          </w:rPr>
        </w:r>
        <w:r w:rsidR="00DC4798">
          <w:rPr>
            <w:webHidden/>
          </w:rPr>
          <w:fldChar w:fldCharType="separate"/>
        </w:r>
        <w:r w:rsidR="004C476A">
          <w:rPr>
            <w:webHidden/>
          </w:rPr>
          <w:t>10</w:t>
        </w:r>
        <w:r w:rsidR="00DC4798">
          <w:rPr>
            <w:webHidden/>
          </w:rPr>
          <w:fldChar w:fldCharType="end"/>
        </w:r>
      </w:hyperlink>
    </w:p>
    <w:p w14:paraId="37E3588A" w14:textId="625D61DB" w:rsidR="00DC4798" w:rsidRDefault="00B317B5" w:rsidP="00E66052">
      <w:pPr>
        <w:pStyle w:val="TOC1"/>
        <w:ind w:left="240"/>
        <w:rPr>
          <w:rFonts w:asciiTheme="minorHAnsi" w:eastAsiaTheme="minorEastAsia" w:hAnsiTheme="minorHAnsi" w:cstheme="minorBidi"/>
          <w:color w:val="auto"/>
          <w:sz w:val="22"/>
          <w:szCs w:val="22"/>
        </w:rPr>
      </w:pPr>
      <w:hyperlink w:anchor="_Toc58572026" w:history="1">
        <w:r w:rsidR="00DC4798" w:rsidRPr="000C05BA">
          <w:rPr>
            <w:rStyle w:val="Hyperlink"/>
          </w:rPr>
          <w:t>RESEARCH METHODOLOGY</w:t>
        </w:r>
        <w:r w:rsidR="00DC4798">
          <w:rPr>
            <w:webHidden/>
          </w:rPr>
          <w:tab/>
        </w:r>
        <w:r w:rsidR="00DC4798">
          <w:rPr>
            <w:webHidden/>
          </w:rPr>
          <w:fldChar w:fldCharType="begin"/>
        </w:r>
        <w:r w:rsidR="00DC4798">
          <w:rPr>
            <w:webHidden/>
          </w:rPr>
          <w:instrText xml:space="preserve"> PAGEREF _Toc58572026 \h </w:instrText>
        </w:r>
        <w:r w:rsidR="00DC4798">
          <w:rPr>
            <w:webHidden/>
          </w:rPr>
        </w:r>
        <w:r w:rsidR="00DC4798">
          <w:rPr>
            <w:webHidden/>
          </w:rPr>
          <w:fldChar w:fldCharType="separate"/>
        </w:r>
        <w:r w:rsidR="004C476A">
          <w:rPr>
            <w:webHidden/>
          </w:rPr>
          <w:t>10</w:t>
        </w:r>
        <w:r w:rsidR="00DC4798">
          <w:rPr>
            <w:webHidden/>
          </w:rPr>
          <w:fldChar w:fldCharType="end"/>
        </w:r>
      </w:hyperlink>
    </w:p>
    <w:p w14:paraId="27C87C87" w14:textId="4CC70571"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27" w:history="1">
        <w:r w:rsidR="00DC4798" w:rsidRPr="000C05BA">
          <w:rPr>
            <w:rStyle w:val="Hyperlink"/>
            <w:noProof/>
          </w:rPr>
          <w:t>5.1</w:t>
        </w:r>
        <w:r w:rsidR="00DC4798">
          <w:rPr>
            <w:rFonts w:asciiTheme="minorHAnsi" w:eastAsiaTheme="minorEastAsia" w:hAnsiTheme="minorHAnsi" w:cstheme="minorBidi"/>
            <w:noProof/>
            <w:sz w:val="22"/>
            <w:szCs w:val="22"/>
          </w:rPr>
          <w:tab/>
        </w:r>
        <w:r w:rsidR="00DC4798" w:rsidRPr="000C05BA">
          <w:rPr>
            <w:rStyle w:val="Hyperlink"/>
            <w:noProof/>
          </w:rPr>
          <w:t>Phase 1</w:t>
        </w:r>
        <w:r w:rsidR="00DC4798">
          <w:rPr>
            <w:noProof/>
            <w:webHidden/>
          </w:rPr>
          <w:tab/>
        </w:r>
        <w:r w:rsidR="00DC4798">
          <w:rPr>
            <w:noProof/>
            <w:webHidden/>
          </w:rPr>
          <w:fldChar w:fldCharType="begin"/>
        </w:r>
        <w:r w:rsidR="00DC4798">
          <w:rPr>
            <w:noProof/>
            <w:webHidden/>
          </w:rPr>
          <w:instrText xml:space="preserve"> PAGEREF _Toc58572027 \h </w:instrText>
        </w:r>
        <w:r w:rsidR="00DC4798">
          <w:rPr>
            <w:noProof/>
            <w:webHidden/>
          </w:rPr>
        </w:r>
        <w:r w:rsidR="00DC4798">
          <w:rPr>
            <w:noProof/>
            <w:webHidden/>
          </w:rPr>
          <w:fldChar w:fldCharType="separate"/>
        </w:r>
        <w:r w:rsidR="004C476A">
          <w:rPr>
            <w:noProof/>
            <w:webHidden/>
          </w:rPr>
          <w:t>11</w:t>
        </w:r>
        <w:r w:rsidR="00DC4798">
          <w:rPr>
            <w:noProof/>
            <w:webHidden/>
          </w:rPr>
          <w:fldChar w:fldCharType="end"/>
        </w:r>
      </w:hyperlink>
    </w:p>
    <w:p w14:paraId="515E0B14" w14:textId="540BE155"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28" w:history="1">
        <w:r w:rsidR="00DC4798" w:rsidRPr="000C05BA">
          <w:rPr>
            <w:rStyle w:val="Hyperlink"/>
            <w:noProof/>
          </w:rPr>
          <w:t>5.2</w:t>
        </w:r>
        <w:r w:rsidR="00DC4798">
          <w:rPr>
            <w:rFonts w:asciiTheme="minorHAnsi" w:eastAsiaTheme="minorEastAsia" w:hAnsiTheme="minorHAnsi" w:cstheme="minorBidi"/>
            <w:noProof/>
            <w:sz w:val="22"/>
            <w:szCs w:val="22"/>
          </w:rPr>
          <w:tab/>
        </w:r>
        <w:r w:rsidR="00DC4798" w:rsidRPr="000C05BA">
          <w:rPr>
            <w:rStyle w:val="Hyperlink"/>
            <w:noProof/>
          </w:rPr>
          <w:t>Phase 2</w:t>
        </w:r>
        <w:r w:rsidR="00DC4798">
          <w:rPr>
            <w:noProof/>
            <w:webHidden/>
          </w:rPr>
          <w:tab/>
        </w:r>
        <w:r w:rsidR="00DC4798">
          <w:rPr>
            <w:noProof/>
            <w:webHidden/>
          </w:rPr>
          <w:fldChar w:fldCharType="begin"/>
        </w:r>
        <w:r w:rsidR="00DC4798">
          <w:rPr>
            <w:noProof/>
            <w:webHidden/>
          </w:rPr>
          <w:instrText xml:space="preserve"> PAGEREF _Toc58572028 \h </w:instrText>
        </w:r>
        <w:r w:rsidR="00DC4798">
          <w:rPr>
            <w:noProof/>
            <w:webHidden/>
          </w:rPr>
        </w:r>
        <w:r w:rsidR="00DC4798">
          <w:rPr>
            <w:noProof/>
            <w:webHidden/>
          </w:rPr>
          <w:fldChar w:fldCharType="separate"/>
        </w:r>
        <w:r w:rsidR="004C476A">
          <w:rPr>
            <w:noProof/>
            <w:webHidden/>
          </w:rPr>
          <w:t>11</w:t>
        </w:r>
        <w:r w:rsidR="00DC4798">
          <w:rPr>
            <w:noProof/>
            <w:webHidden/>
          </w:rPr>
          <w:fldChar w:fldCharType="end"/>
        </w:r>
      </w:hyperlink>
    </w:p>
    <w:p w14:paraId="1FDBD569" w14:textId="64618666"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29" w:history="1">
        <w:r w:rsidR="00DC4798" w:rsidRPr="000C05BA">
          <w:rPr>
            <w:rStyle w:val="Hyperlink"/>
            <w:noProof/>
          </w:rPr>
          <w:t>5.3</w:t>
        </w:r>
        <w:r w:rsidR="00DC4798">
          <w:rPr>
            <w:rFonts w:asciiTheme="minorHAnsi" w:eastAsiaTheme="minorEastAsia" w:hAnsiTheme="minorHAnsi" w:cstheme="minorBidi"/>
            <w:noProof/>
            <w:sz w:val="22"/>
            <w:szCs w:val="22"/>
          </w:rPr>
          <w:tab/>
        </w:r>
        <w:r w:rsidR="00DC4798" w:rsidRPr="000C05BA">
          <w:rPr>
            <w:rStyle w:val="Hyperlink"/>
            <w:noProof/>
          </w:rPr>
          <w:t>Phase 3</w:t>
        </w:r>
        <w:r w:rsidR="00DC4798">
          <w:rPr>
            <w:noProof/>
            <w:webHidden/>
          </w:rPr>
          <w:tab/>
        </w:r>
        <w:r w:rsidR="00DC4798">
          <w:rPr>
            <w:noProof/>
            <w:webHidden/>
          </w:rPr>
          <w:fldChar w:fldCharType="begin"/>
        </w:r>
        <w:r w:rsidR="00DC4798">
          <w:rPr>
            <w:noProof/>
            <w:webHidden/>
          </w:rPr>
          <w:instrText xml:space="preserve"> PAGEREF _Toc58572029 \h </w:instrText>
        </w:r>
        <w:r w:rsidR="00DC4798">
          <w:rPr>
            <w:noProof/>
            <w:webHidden/>
          </w:rPr>
        </w:r>
        <w:r w:rsidR="00DC4798">
          <w:rPr>
            <w:noProof/>
            <w:webHidden/>
          </w:rPr>
          <w:fldChar w:fldCharType="separate"/>
        </w:r>
        <w:r w:rsidR="004C476A">
          <w:rPr>
            <w:noProof/>
            <w:webHidden/>
          </w:rPr>
          <w:t>12</w:t>
        </w:r>
        <w:r w:rsidR="00DC4798">
          <w:rPr>
            <w:noProof/>
            <w:webHidden/>
          </w:rPr>
          <w:fldChar w:fldCharType="end"/>
        </w:r>
      </w:hyperlink>
    </w:p>
    <w:p w14:paraId="4F96DA23" w14:textId="6CDC8863"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30" w:history="1">
        <w:r w:rsidR="00DC4798" w:rsidRPr="000C05BA">
          <w:rPr>
            <w:rStyle w:val="Hyperlink"/>
            <w:noProof/>
          </w:rPr>
          <w:t>5.4</w:t>
        </w:r>
        <w:r w:rsidR="00DC4798">
          <w:rPr>
            <w:rFonts w:asciiTheme="minorHAnsi" w:eastAsiaTheme="minorEastAsia" w:hAnsiTheme="minorHAnsi" w:cstheme="minorBidi"/>
            <w:noProof/>
            <w:sz w:val="22"/>
            <w:szCs w:val="22"/>
          </w:rPr>
          <w:tab/>
        </w:r>
        <w:r w:rsidR="00DC4798" w:rsidRPr="000C05BA">
          <w:rPr>
            <w:rStyle w:val="Hyperlink"/>
            <w:noProof/>
          </w:rPr>
          <w:t>Phase 4</w:t>
        </w:r>
        <w:r w:rsidR="00DC4798">
          <w:rPr>
            <w:noProof/>
            <w:webHidden/>
          </w:rPr>
          <w:tab/>
        </w:r>
        <w:r w:rsidR="00DC4798">
          <w:rPr>
            <w:noProof/>
            <w:webHidden/>
          </w:rPr>
          <w:fldChar w:fldCharType="begin"/>
        </w:r>
        <w:r w:rsidR="00DC4798">
          <w:rPr>
            <w:noProof/>
            <w:webHidden/>
          </w:rPr>
          <w:instrText xml:space="preserve"> PAGEREF _Toc58572030 \h </w:instrText>
        </w:r>
        <w:r w:rsidR="00DC4798">
          <w:rPr>
            <w:noProof/>
            <w:webHidden/>
          </w:rPr>
        </w:r>
        <w:r w:rsidR="00DC4798">
          <w:rPr>
            <w:noProof/>
            <w:webHidden/>
          </w:rPr>
          <w:fldChar w:fldCharType="separate"/>
        </w:r>
        <w:r w:rsidR="004C476A">
          <w:rPr>
            <w:noProof/>
            <w:webHidden/>
          </w:rPr>
          <w:t>12</w:t>
        </w:r>
        <w:r w:rsidR="00DC4798">
          <w:rPr>
            <w:noProof/>
            <w:webHidden/>
          </w:rPr>
          <w:fldChar w:fldCharType="end"/>
        </w:r>
      </w:hyperlink>
    </w:p>
    <w:p w14:paraId="693B4502" w14:textId="536998A5" w:rsidR="00DC4798" w:rsidRDefault="00B317B5" w:rsidP="00E66052">
      <w:pPr>
        <w:pStyle w:val="TOC2"/>
        <w:tabs>
          <w:tab w:val="left" w:pos="880"/>
          <w:tab w:val="right" w:leader="dot" w:pos="8494"/>
        </w:tabs>
        <w:ind w:left="480"/>
        <w:rPr>
          <w:rFonts w:asciiTheme="minorHAnsi" w:eastAsiaTheme="minorEastAsia" w:hAnsiTheme="minorHAnsi" w:cstheme="minorBidi"/>
          <w:noProof/>
          <w:sz w:val="22"/>
          <w:szCs w:val="22"/>
        </w:rPr>
      </w:pPr>
      <w:hyperlink w:anchor="_Toc58572031" w:history="1">
        <w:r w:rsidR="00DC4798" w:rsidRPr="000C05BA">
          <w:rPr>
            <w:rStyle w:val="Hyperlink"/>
            <w:noProof/>
          </w:rPr>
          <w:t>5.5</w:t>
        </w:r>
        <w:r w:rsidR="00DC4798">
          <w:rPr>
            <w:rFonts w:asciiTheme="minorHAnsi" w:eastAsiaTheme="minorEastAsia" w:hAnsiTheme="minorHAnsi" w:cstheme="minorBidi"/>
            <w:noProof/>
            <w:sz w:val="22"/>
            <w:szCs w:val="22"/>
          </w:rPr>
          <w:tab/>
        </w:r>
        <w:r w:rsidR="00DC4798" w:rsidRPr="000C05BA">
          <w:rPr>
            <w:rStyle w:val="Hyperlink"/>
            <w:noProof/>
          </w:rPr>
          <w:t>Phase 5</w:t>
        </w:r>
        <w:r w:rsidR="00DC4798">
          <w:rPr>
            <w:noProof/>
            <w:webHidden/>
          </w:rPr>
          <w:tab/>
        </w:r>
        <w:r w:rsidR="00DC4798">
          <w:rPr>
            <w:noProof/>
            <w:webHidden/>
          </w:rPr>
          <w:fldChar w:fldCharType="begin"/>
        </w:r>
        <w:r w:rsidR="00DC4798">
          <w:rPr>
            <w:noProof/>
            <w:webHidden/>
          </w:rPr>
          <w:instrText xml:space="preserve"> PAGEREF _Toc58572031 \h </w:instrText>
        </w:r>
        <w:r w:rsidR="00DC4798">
          <w:rPr>
            <w:noProof/>
            <w:webHidden/>
          </w:rPr>
        </w:r>
        <w:r w:rsidR="00DC4798">
          <w:rPr>
            <w:noProof/>
            <w:webHidden/>
          </w:rPr>
          <w:fldChar w:fldCharType="separate"/>
        </w:r>
        <w:r w:rsidR="004C476A">
          <w:rPr>
            <w:noProof/>
            <w:webHidden/>
          </w:rPr>
          <w:t>12</w:t>
        </w:r>
        <w:r w:rsidR="00DC4798">
          <w:rPr>
            <w:noProof/>
            <w:webHidden/>
          </w:rPr>
          <w:fldChar w:fldCharType="end"/>
        </w:r>
      </w:hyperlink>
    </w:p>
    <w:p w14:paraId="21D344D4" w14:textId="69FC8436" w:rsidR="00DC4798" w:rsidRDefault="00B317B5">
      <w:pPr>
        <w:pStyle w:val="TOC1"/>
        <w:rPr>
          <w:rFonts w:asciiTheme="minorHAnsi" w:eastAsiaTheme="minorEastAsia" w:hAnsiTheme="minorHAnsi" w:cstheme="minorBidi"/>
          <w:color w:val="auto"/>
          <w:sz w:val="22"/>
          <w:szCs w:val="22"/>
        </w:rPr>
      </w:pPr>
      <w:hyperlink w:anchor="_Toc58572032" w:history="1">
        <w:r w:rsidR="00DC4798" w:rsidRPr="000C05BA">
          <w:rPr>
            <w:rStyle w:val="Hyperlink"/>
          </w:rPr>
          <w:t>REFERENCES</w:t>
        </w:r>
        <w:r w:rsidR="00DC4798">
          <w:rPr>
            <w:webHidden/>
          </w:rPr>
          <w:tab/>
        </w:r>
        <w:r w:rsidR="00DC4798">
          <w:rPr>
            <w:webHidden/>
          </w:rPr>
          <w:fldChar w:fldCharType="begin"/>
        </w:r>
        <w:r w:rsidR="00DC4798">
          <w:rPr>
            <w:webHidden/>
          </w:rPr>
          <w:instrText xml:space="preserve"> PAGEREF _Toc58572032 \h </w:instrText>
        </w:r>
        <w:r w:rsidR="00DC4798">
          <w:rPr>
            <w:webHidden/>
          </w:rPr>
        </w:r>
        <w:r w:rsidR="00DC4798">
          <w:rPr>
            <w:webHidden/>
          </w:rPr>
          <w:fldChar w:fldCharType="separate"/>
        </w:r>
        <w:r w:rsidR="004C476A">
          <w:rPr>
            <w:webHidden/>
          </w:rPr>
          <w:t>13</w:t>
        </w:r>
        <w:r w:rsidR="00DC4798">
          <w:rPr>
            <w:webHidden/>
          </w:rPr>
          <w:fldChar w:fldCharType="end"/>
        </w:r>
      </w:hyperlink>
    </w:p>
    <w:p w14:paraId="41045075" w14:textId="2F2060B4" w:rsidR="00DC4798" w:rsidRDefault="00B317B5">
      <w:pPr>
        <w:pStyle w:val="TOC1"/>
        <w:rPr>
          <w:rFonts w:asciiTheme="minorHAnsi" w:eastAsiaTheme="minorEastAsia" w:hAnsiTheme="minorHAnsi" w:cstheme="minorBidi"/>
          <w:color w:val="auto"/>
          <w:sz w:val="22"/>
          <w:szCs w:val="22"/>
        </w:rPr>
      </w:pPr>
      <w:hyperlink w:anchor="_Toc58572033" w:history="1">
        <w:r w:rsidR="00DC4798" w:rsidRPr="000C05BA">
          <w:rPr>
            <w:rStyle w:val="Hyperlink"/>
          </w:rPr>
          <w:t>Student’s Personal Information</w:t>
        </w:r>
        <w:r w:rsidR="00DC4798">
          <w:rPr>
            <w:webHidden/>
          </w:rPr>
          <w:tab/>
        </w:r>
        <w:r w:rsidR="00DC4798">
          <w:rPr>
            <w:webHidden/>
          </w:rPr>
          <w:fldChar w:fldCharType="begin"/>
        </w:r>
        <w:r w:rsidR="00DC4798">
          <w:rPr>
            <w:webHidden/>
          </w:rPr>
          <w:instrText xml:space="preserve"> PAGEREF _Toc58572033 \h </w:instrText>
        </w:r>
        <w:r w:rsidR="00DC4798">
          <w:rPr>
            <w:webHidden/>
          </w:rPr>
        </w:r>
        <w:r w:rsidR="00DC4798">
          <w:rPr>
            <w:webHidden/>
          </w:rPr>
          <w:fldChar w:fldCharType="separate"/>
        </w:r>
        <w:r w:rsidR="004C476A">
          <w:rPr>
            <w:webHidden/>
          </w:rPr>
          <w:t>15</w:t>
        </w:r>
        <w:r w:rsidR="00DC4798">
          <w:rPr>
            <w:webHidden/>
          </w:rPr>
          <w:fldChar w:fldCharType="end"/>
        </w:r>
      </w:hyperlink>
    </w:p>
    <w:p w14:paraId="0B2E844C" w14:textId="6B0A4746" w:rsidR="00DC4798" w:rsidRDefault="0004137F" w:rsidP="007D0811">
      <w:pPr>
        <w:pStyle w:val="Heading1"/>
        <w:bidi/>
        <w:spacing w:before="1418"/>
        <w:ind w:right="567"/>
        <w:jc w:val="center"/>
      </w:pPr>
      <w:r>
        <w:lastRenderedPageBreak/>
        <w:fldChar w:fldCharType="end"/>
      </w:r>
    </w:p>
    <w:sdt>
      <w:sdtPr>
        <w:rPr>
          <w:rFonts w:asciiTheme="majorHAnsi" w:eastAsiaTheme="majorEastAsia" w:hAnsiTheme="majorHAnsi"/>
          <w:b/>
          <w:bCs/>
          <w:color w:val="365F91" w:themeColor="accent1" w:themeShade="BF"/>
          <w:sz w:val="28"/>
          <w:szCs w:val="28"/>
        </w:rPr>
        <w:id w:val="696979339"/>
        <w:docPartObj>
          <w:docPartGallery w:val="Table of Contents"/>
          <w:docPartUnique/>
        </w:docPartObj>
      </w:sdtPr>
      <w:sdtEndPr>
        <w:rPr>
          <w:noProof/>
          <w:sz w:val="32"/>
          <w:szCs w:val="32"/>
          <w:rtl/>
        </w:rPr>
      </w:sdtEndPr>
      <w:sdtContent>
        <w:p w14:paraId="2D6E2A36" w14:textId="28F99DFC" w:rsidR="007D0811" w:rsidRDefault="007D0811" w:rsidP="00DC4798">
          <w:pPr>
            <w:autoSpaceDE/>
            <w:autoSpaceDN/>
            <w:adjustRightInd/>
            <w:spacing w:after="200" w:line="276" w:lineRule="auto"/>
            <w:jc w:val="left"/>
            <w:rPr>
              <w:b/>
              <w:bCs/>
              <w:rtl/>
            </w:rPr>
          </w:pPr>
        </w:p>
        <w:p w14:paraId="40A36F70" w14:textId="0DD71B33" w:rsidR="00706C7A" w:rsidRPr="00E05CC5" w:rsidRDefault="00706C7A" w:rsidP="003331AA">
          <w:pPr>
            <w:pStyle w:val="Heading1"/>
            <w:bidi/>
            <w:spacing w:before="1418"/>
            <w:ind w:right="567"/>
            <w:jc w:val="center"/>
            <w:rPr>
              <w:rFonts w:asciiTheme="majorBidi" w:hAnsiTheme="majorBidi"/>
              <w:color w:val="auto"/>
            </w:rPr>
          </w:pPr>
          <w:bookmarkStart w:id="6" w:name="_Toc58572011"/>
          <w:r w:rsidRPr="00E05CC5">
            <w:rPr>
              <w:rFonts w:asciiTheme="majorBidi" w:hAnsiTheme="majorBidi"/>
              <w:color w:val="auto"/>
            </w:rPr>
            <w:t>LIST OF TABLES</w:t>
          </w:r>
        </w:p>
      </w:sdtContent>
    </w:sdt>
    <w:bookmarkEnd w:id="6" w:displacedByCustomXml="prev"/>
    <w:p w14:paraId="58F6E7E3" w14:textId="6A3C7E79" w:rsidR="00706C7A" w:rsidRDefault="00706C7A" w:rsidP="00706C7A"/>
    <w:p w14:paraId="2DCCE4B7" w14:textId="286F0484" w:rsidR="00A00DD2" w:rsidRDefault="00A00DD2" w:rsidP="00706C7A"/>
    <w:p w14:paraId="460D1318" w14:textId="7EA26312" w:rsidR="00A00DD2" w:rsidRDefault="00A00DD2" w:rsidP="00706C7A"/>
    <w:p w14:paraId="36BFA433" w14:textId="710AF956" w:rsidR="00A00DD2" w:rsidRDefault="00A00DD2" w:rsidP="00706C7A"/>
    <w:p w14:paraId="4D0C5D04" w14:textId="77777777" w:rsidR="00A00DD2" w:rsidRPr="00A423A3" w:rsidRDefault="00A00DD2" w:rsidP="00706C7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7D0811" w14:paraId="6DD0B0A5" w14:textId="77777777" w:rsidTr="00E05CC5">
        <w:tc>
          <w:tcPr>
            <w:tcW w:w="2906" w:type="dxa"/>
          </w:tcPr>
          <w:p w14:paraId="5048D001" w14:textId="1F1DA4AF" w:rsidR="007D0811" w:rsidRDefault="00E05CC5" w:rsidP="00E05CC5">
            <w:pPr>
              <w:autoSpaceDE/>
              <w:autoSpaceDN/>
              <w:adjustRightInd/>
              <w:spacing w:after="200" w:line="276" w:lineRule="auto"/>
              <w:jc w:val="left"/>
            </w:pPr>
            <w:r>
              <w:rPr>
                <w:rStyle w:val="fontstyle01"/>
              </w:rPr>
              <w:t>TABLE N</w:t>
            </w:r>
            <w:r w:rsidR="00B347A3">
              <w:rPr>
                <w:rStyle w:val="fontstyle01"/>
              </w:rPr>
              <w:t>O.</w:t>
            </w:r>
          </w:p>
        </w:tc>
        <w:tc>
          <w:tcPr>
            <w:tcW w:w="2907" w:type="dxa"/>
          </w:tcPr>
          <w:p w14:paraId="14609BE5" w14:textId="77777777" w:rsidR="007D0811" w:rsidRDefault="007D0811" w:rsidP="00E05CC5">
            <w:pPr>
              <w:autoSpaceDE/>
              <w:autoSpaceDN/>
              <w:adjustRightInd/>
              <w:spacing w:after="200" w:line="276" w:lineRule="auto"/>
              <w:jc w:val="center"/>
            </w:pPr>
            <w:r>
              <w:rPr>
                <w:rStyle w:val="fontstyle01"/>
              </w:rPr>
              <w:t>TITLE</w:t>
            </w:r>
          </w:p>
        </w:tc>
        <w:tc>
          <w:tcPr>
            <w:tcW w:w="2907" w:type="dxa"/>
          </w:tcPr>
          <w:p w14:paraId="59495863" w14:textId="77777777" w:rsidR="007D0811" w:rsidRDefault="007D0811" w:rsidP="00E05CC5">
            <w:pPr>
              <w:autoSpaceDE/>
              <w:autoSpaceDN/>
              <w:adjustRightInd/>
              <w:spacing w:after="200" w:line="276" w:lineRule="auto"/>
              <w:jc w:val="right"/>
            </w:pPr>
            <w:r>
              <w:rPr>
                <w:rStyle w:val="fontstyle01"/>
              </w:rPr>
              <w:t>PAGE</w:t>
            </w:r>
          </w:p>
        </w:tc>
      </w:tr>
    </w:tbl>
    <w:p w14:paraId="132AE541" w14:textId="45F27018" w:rsidR="00706C7A" w:rsidRDefault="00B347A3" w:rsidP="003B056A">
      <w:pPr>
        <w:pStyle w:val="TOC1"/>
        <w:tabs>
          <w:tab w:val="left" w:pos="6855"/>
        </w:tabs>
        <w:rPr>
          <w:webHidden/>
        </w:rPr>
      </w:pPr>
      <w:r>
        <w:t>4.3</w:t>
      </w:r>
      <w:r w:rsidR="00E05CC5">
        <w:t xml:space="preserve">                         </w:t>
      </w:r>
      <w:r w:rsidRPr="00614701">
        <w:rPr>
          <w:rStyle w:val="fontstyle21"/>
        </w:rPr>
        <w:t>Study of State of Art Approach</w:t>
      </w:r>
      <w:r w:rsidR="003B056A">
        <w:rPr>
          <w:rStyle w:val="fontstyle21"/>
        </w:rPr>
        <w:t xml:space="preserve">                                  </w:t>
      </w:r>
      <w:r w:rsidR="003B056A">
        <w:rPr>
          <w:webHidden/>
        </w:rPr>
        <w:t xml:space="preserve">                       </w:t>
      </w:r>
      <w:r w:rsidR="00706C7A">
        <w:rPr>
          <w:webHidden/>
        </w:rPr>
        <w:t>11</w:t>
      </w:r>
    </w:p>
    <w:p w14:paraId="466095C1" w14:textId="025DEA1A" w:rsidR="00706C7A" w:rsidRDefault="00706C7A">
      <w:pPr>
        <w:autoSpaceDE/>
        <w:autoSpaceDN/>
        <w:adjustRightInd/>
        <w:spacing w:after="200" w:line="276" w:lineRule="auto"/>
        <w:jc w:val="left"/>
      </w:pPr>
      <w:r>
        <w:br w:type="page"/>
      </w:r>
    </w:p>
    <w:p w14:paraId="188711DE" w14:textId="77777777" w:rsidR="00E05CC5" w:rsidRDefault="00E05CC5" w:rsidP="00E05CC5">
      <w:pPr>
        <w:pStyle w:val="Heading1"/>
        <w:bidi/>
        <w:spacing w:before="1418"/>
        <w:ind w:right="567"/>
        <w:jc w:val="center"/>
        <w:rPr>
          <w:rFonts w:asciiTheme="majorBidi" w:hAnsiTheme="majorBidi"/>
          <w:color w:val="auto"/>
        </w:rPr>
      </w:pPr>
    </w:p>
    <w:p w14:paraId="23CC718D" w14:textId="18B6A6DE" w:rsidR="00E05CC5" w:rsidRDefault="00E05CC5" w:rsidP="00C933D2">
      <w:pPr>
        <w:pStyle w:val="Heading1"/>
        <w:bidi/>
        <w:spacing w:before="1418"/>
        <w:ind w:right="567"/>
        <w:jc w:val="center"/>
        <w:rPr>
          <w:rFonts w:asciiTheme="majorBidi" w:hAnsiTheme="majorBidi"/>
          <w:color w:val="auto"/>
        </w:rPr>
      </w:pPr>
      <w:bookmarkStart w:id="7" w:name="_Toc58572012"/>
      <w:r w:rsidRPr="00E05CC5">
        <w:rPr>
          <w:rFonts w:asciiTheme="majorBidi" w:hAnsiTheme="majorBidi"/>
          <w:color w:val="auto"/>
        </w:rPr>
        <w:t xml:space="preserve">LIST OF </w:t>
      </w:r>
      <w:r w:rsidR="00B347A3">
        <w:rPr>
          <w:rFonts w:asciiTheme="majorBidi" w:hAnsiTheme="majorBidi"/>
          <w:color w:val="auto"/>
        </w:rPr>
        <w:t>FIGURES</w:t>
      </w:r>
      <w:bookmarkEnd w:id="7"/>
    </w:p>
    <w:p w14:paraId="322C4EE4" w14:textId="68DB5C2A" w:rsidR="00B347A3" w:rsidRDefault="00B347A3" w:rsidP="00B347A3">
      <w:pPr>
        <w:bidi/>
        <w:rPr>
          <w:rtl/>
        </w:rPr>
      </w:pPr>
    </w:p>
    <w:p w14:paraId="426BA135" w14:textId="361441F3" w:rsidR="00B347A3" w:rsidRDefault="00B347A3" w:rsidP="00B347A3">
      <w:pPr>
        <w:bidi/>
        <w:rPr>
          <w:rtl/>
        </w:rPr>
      </w:pPr>
    </w:p>
    <w:p w14:paraId="4232DCFF" w14:textId="3454F4AF" w:rsidR="00B347A3" w:rsidRDefault="00B347A3" w:rsidP="00B347A3">
      <w:pPr>
        <w:bidi/>
        <w:rPr>
          <w:rtl/>
        </w:rPr>
      </w:pPr>
    </w:p>
    <w:p w14:paraId="3A3BB371" w14:textId="77777777" w:rsidR="00B347A3" w:rsidRPr="00B347A3" w:rsidRDefault="00B347A3" w:rsidP="00B347A3">
      <w:pPr>
        <w:bidi/>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B347A3" w14:paraId="0BF9AA9F" w14:textId="77777777" w:rsidTr="00AF5E7F">
        <w:tc>
          <w:tcPr>
            <w:tcW w:w="2906" w:type="dxa"/>
          </w:tcPr>
          <w:p w14:paraId="6F541E2C" w14:textId="454BD235" w:rsidR="00B347A3" w:rsidRDefault="00B347A3" w:rsidP="00AF5E7F">
            <w:pPr>
              <w:autoSpaceDE/>
              <w:autoSpaceDN/>
              <w:adjustRightInd/>
              <w:spacing w:after="200" w:line="276" w:lineRule="auto"/>
              <w:jc w:val="left"/>
            </w:pPr>
            <w:r>
              <w:rPr>
                <w:rStyle w:val="fontstyle01"/>
              </w:rPr>
              <w:t>FIGURE NO.</w:t>
            </w:r>
          </w:p>
        </w:tc>
        <w:tc>
          <w:tcPr>
            <w:tcW w:w="2907" w:type="dxa"/>
          </w:tcPr>
          <w:p w14:paraId="09167CB1" w14:textId="77777777" w:rsidR="00B347A3" w:rsidRDefault="00B347A3" w:rsidP="00AF5E7F">
            <w:pPr>
              <w:autoSpaceDE/>
              <w:autoSpaceDN/>
              <w:adjustRightInd/>
              <w:spacing w:after="200" w:line="276" w:lineRule="auto"/>
              <w:jc w:val="center"/>
            </w:pPr>
            <w:r>
              <w:rPr>
                <w:rStyle w:val="fontstyle01"/>
              </w:rPr>
              <w:t>TITLE</w:t>
            </w:r>
          </w:p>
        </w:tc>
        <w:tc>
          <w:tcPr>
            <w:tcW w:w="2907" w:type="dxa"/>
          </w:tcPr>
          <w:p w14:paraId="3EBA4BC5" w14:textId="77777777" w:rsidR="00B347A3" w:rsidRDefault="00B347A3" w:rsidP="00AF5E7F">
            <w:pPr>
              <w:autoSpaceDE/>
              <w:autoSpaceDN/>
              <w:adjustRightInd/>
              <w:spacing w:after="200" w:line="276" w:lineRule="auto"/>
              <w:jc w:val="right"/>
            </w:pPr>
            <w:r>
              <w:rPr>
                <w:rStyle w:val="fontstyle01"/>
              </w:rPr>
              <w:t>PAGE</w:t>
            </w:r>
          </w:p>
        </w:tc>
      </w:tr>
    </w:tbl>
    <w:p w14:paraId="2D2F4448" w14:textId="25954DCE" w:rsidR="00EF63C4" w:rsidRPr="0087075C" w:rsidRDefault="00550F8F" w:rsidP="003B056A">
      <w:pPr>
        <w:pStyle w:val="TOC1"/>
        <w:tabs>
          <w:tab w:val="left" w:pos="7215"/>
        </w:tabs>
        <w:rPr>
          <w:color w:val="0000FF" w:themeColor="hyperlink"/>
          <w:u w:val="single"/>
        </w:rPr>
      </w:pPr>
      <w:r>
        <w:t>5.1</w:t>
      </w:r>
      <w:r w:rsidR="00EF63C4" w:rsidRPr="00EF63C4">
        <w:t xml:space="preserve"> </w:t>
      </w:r>
      <w:r>
        <w:t xml:space="preserve">                                </w:t>
      </w:r>
      <w:r w:rsidRPr="00550F8F">
        <w:t>Methodology</w:t>
      </w:r>
      <w:r w:rsidR="003B056A">
        <w:rPr>
          <w:webHidden/>
        </w:rPr>
        <w:t xml:space="preserve">                                                                            </w:t>
      </w:r>
      <w:r w:rsidR="00706C7A">
        <w:rPr>
          <w:webHidden/>
        </w:rPr>
        <w:t>11</w:t>
      </w:r>
    </w:p>
    <w:p w14:paraId="095B3FCC" w14:textId="794E756C" w:rsidR="00EF63C4" w:rsidRPr="005465A9" w:rsidRDefault="00EF63C4" w:rsidP="00EF63C4">
      <w:pPr>
        <w:pStyle w:val="TOC1"/>
      </w:pPr>
      <w:r>
        <w:rPr>
          <w:noProof w:val="0"/>
        </w:rPr>
        <w:fldChar w:fldCharType="begin"/>
      </w:r>
      <w:r>
        <w:instrText xml:space="preserve"> TOC \o "1-3" \h \z \u </w:instrText>
      </w:r>
      <w:r>
        <w:rPr>
          <w:noProof w:val="0"/>
        </w:rPr>
        <w:fldChar w:fldCharType="separate"/>
      </w:r>
    </w:p>
    <w:p w14:paraId="0CAB2D16" w14:textId="77777777" w:rsidR="00EF63C4" w:rsidRPr="0087075C" w:rsidRDefault="00EF63C4" w:rsidP="00EF63C4">
      <w:r>
        <w:rPr>
          <w:b/>
          <w:bCs/>
          <w:noProof/>
        </w:rPr>
        <w:fldChar w:fldCharType="end"/>
      </w:r>
    </w:p>
    <w:p w14:paraId="3243F106" w14:textId="77777777" w:rsidR="00030EDB" w:rsidRPr="00A423A3" w:rsidRDefault="00030EDB" w:rsidP="00030EDB"/>
    <w:p w14:paraId="1D45488F" w14:textId="77777777" w:rsidR="00030EDB" w:rsidRPr="00A423A3" w:rsidRDefault="00030EDB" w:rsidP="00030EDB"/>
    <w:p w14:paraId="27D35ADA" w14:textId="70EAAA2C" w:rsidR="00973663" w:rsidRPr="00973663" w:rsidRDefault="00973663">
      <w:pPr>
        <w:autoSpaceDE/>
        <w:autoSpaceDN/>
        <w:adjustRightInd/>
        <w:spacing w:after="200" w:line="276" w:lineRule="auto"/>
        <w:jc w:val="left"/>
        <w:rPr>
          <w:color w:val="000000" w:themeColor="text1"/>
        </w:rPr>
        <w:sectPr w:rsidR="00973663" w:rsidRPr="00973663" w:rsidSect="00AF5E7F">
          <w:pgSz w:w="11907" w:h="16839" w:code="9"/>
          <w:pgMar w:top="1418" w:right="1418" w:bottom="284" w:left="1985" w:header="720" w:footer="720" w:gutter="0"/>
          <w:pgNumType w:fmt="lowerRoman"/>
          <w:cols w:space="720"/>
          <w:titlePg/>
          <w:docGrid w:linePitch="360"/>
        </w:sectPr>
      </w:pPr>
    </w:p>
    <w:p w14:paraId="2FC947EF" w14:textId="22379AAC" w:rsidR="0071271A" w:rsidRDefault="0071271A" w:rsidP="009C458D">
      <w:pPr>
        <w:pStyle w:val="Heading1"/>
        <w:spacing w:before="1418"/>
        <w:ind w:right="567"/>
        <w:jc w:val="center"/>
        <w:rPr>
          <w:rFonts w:asciiTheme="majorBidi" w:hAnsiTheme="majorBidi"/>
          <w:color w:val="auto"/>
        </w:rPr>
      </w:pPr>
      <w:bookmarkStart w:id="8" w:name="_Toc58572013"/>
      <w:r>
        <w:rPr>
          <w:rFonts w:asciiTheme="majorBidi" w:hAnsiTheme="majorBidi"/>
          <w:color w:val="auto"/>
        </w:rPr>
        <w:lastRenderedPageBreak/>
        <w:t>CHAPTER 1</w:t>
      </w:r>
      <w:bookmarkEnd w:id="8"/>
    </w:p>
    <w:p w14:paraId="6D572794" w14:textId="43963839" w:rsidR="009C458D" w:rsidRDefault="009C458D" w:rsidP="009C458D">
      <w:pPr>
        <w:pStyle w:val="Heading1"/>
        <w:spacing w:before="0"/>
        <w:rPr>
          <w:rFonts w:asciiTheme="majorBidi" w:hAnsiTheme="majorBidi"/>
          <w:color w:val="auto"/>
        </w:rPr>
      </w:pPr>
    </w:p>
    <w:p w14:paraId="74F7CC6E" w14:textId="616A7D1D" w:rsidR="009C458D" w:rsidRDefault="009C458D" w:rsidP="009C458D"/>
    <w:p w14:paraId="4D4EA3C4" w14:textId="5CED7510" w:rsidR="009C458D" w:rsidRDefault="009C458D" w:rsidP="009C458D"/>
    <w:p w14:paraId="1CB0BF01" w14:textId="439C5B2F" w:rsidR="009C458D" w:rsidRDefault="009C458D" w:rsidP="009C458D"/>
    <w:p w14:paraId="60630166" w14:textId="77777777" w:rsidR="009C458D" w:rsidRPr="009C458D" w:rsidRDefault="009C458D" w:rsidP="009C458D"/>
    <w:p w14:paraId="7516A6A0" w14:textId="5397CB6D" w:rsidR="00DA01AA" w:rsidRPr="007F1EC9" w:rsidRDefault="00912EF4" w:rsidP="009C458D">
      <w:pPr>
        <w:pStyle w:val="Heading1"/>
        <w:spacing w:before="0"/>
        <w:ind w:right="567"/>
        <w:jc w:val="center"/>
        <w:rPr>
          <w:rFonts w:asciiTheme="majorBidi" w:hAnsiTheme="majorBidi"/>
          <w:color w:val="auto"/>
          <w:sz w:val="26"/>
          <w:szCs w:val="26"/>
        </w:rPr>
      </w:pPr>
      <w:bookmarkStart w:id="9" w:name="_Toc58572014"/>
      <w:r w:rsidRPr="007F1EC9">
        <w:rPr>
          <w:rFonts w:asciiTheme="majorBidi" w:hAnsiTheme="majorBidi"/>
          <w:color w:val="auto"/>
          <w:sz w:val="26"/>
          <w:szCs w:val="26"/>
        </w:rPr>
        <w:t>INTRODUCTIO</w:t>
      </w:r>
      <w:r w:rsidR="009C458D" w:rsidRPr="007F1EC9">
        <w:rPr>
          <w:rFonts w:asciiTheme="majorBidi" w:hAnsiTheme="majorBidi"/>
          <w:color w:val="auto"/>
          <w:sz w:val="26"/>
          <w:szCs w:val="26"/>
        </w:rPr>
        <w:t>N</w:t>
      </w:r>
      <w:bookmarkEnd w:id="9"/>
    </w:p>
    <w:p w14:paraId="6A255FEB" w14:textId="1E739174" w:rsidR="00DA01AA" w:rsidRDefault="00DA01AA" w:rsidP="0071271A"/>
    <w:p w14:paraId="529FD2BA" w14:textId="5863FD44" w:rsidR="009C458D" w:rsidRDefault="009C458D" w:rsidP="0071271A"/>
    <w:p w14:paraId="0EF7EF6D" w14:textId="61755A29" w:rsidR="009C458D" w:rsidRDefault="009C458D" w:rsidP="0071271A"/>
    <w:p w14:paraId="6E10CAE2" w14:textId="0093C5EA" w:rsidR="009C458D" w:rsidRDefault="009C458D" w:rsidP="0071271A"/>
    <w:p w14:paraId="401C4201" w14:textId="77777777" w:rsidR="009C458D" w:rsidRPr="0071271A" w:rsidRDefault="009C458D" w:rsidP="0071271A"/>
    <w:p w14:paraId="0589AA84" w14:textId="72BCA11B" w:rsidR="00030EDB" w:rsidRPr="00A64B37" w:rsidRDefault="00A64B37" w:rsidP="00A64B37">
      <w:pPr>
        <w:pStyle w:val="Heading2"/>
        <w:rPr>
          <w:color w:val="000000" w:themeColor="text1"/>
        </w:rPr>
      </w:pPr>
      <w:bookmarkStart w:id="10" w:name="_Toc58572015"/>
      <w:r>
        <w:rPr>
          <w:color w:val="000000" w:themeColor="text1"/>
        </w:rPr>
        <w:t>1.1</w:t>
      </w:r>
      <w:r>
        <w:rPr>
          <w:color w:val="000000" w:themeColor="text1"/>
        </w:rPr>
        <w:tab/>
      </w:r>
      <w:r w:rsidR="0071271A" w:rsidRPr="00A64B37">
        <w:rPr>
          <w:color w:val="000000" w:themeColor="text1"/>
        </w:rPr>
        <w:t>Background to the Research</w:t>
      </w:r>
      <w:bookmarkEnd w:id="10"/>
    </w:p>
    <w:p w14:paraId="7834C728" w14:textId="77777777" w:rsidR="0010071A" w:rsidRDefault="0010071A" w:rsidP="00826F9D">
      <w:pPr>
        <w:spacing w:line="360" w:lineRule="auto"/>
        <w:ind w:firstLine="720"/>
        <w:rPr>
          <w:rFonts w:ascii="Times New Roman" w:hAnsi="Times New Roman" w:cs="Times New Roman"/>
        </w:rPr>
      </w:pPr>
    </w:p>
    <w:p w14:paraId="117541C6" w14:textId="77777777" w:rsidR="0010071A" w:rsidRDefault="0010071A" w:rsidP="00826F9D">
      <w:pPr>
        <w:spacing w:line="360" w:lineRule="auto"/>
        <w:ind w:firstLine="720"/>
        <w:rPr>
          <w:rFonts w:ascii="Times New Roman" w:hAnsi="Times New Roman" w:cs="Times New Roman"/>
        </w:rPr>
      </w:pPr>
    </w:p>
    <w:p w14:paraId="3D074D8D" w14:textId="1BC937FA"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Liver is one of the main organ of human body. It is responsible to maintain different kind of acids and to remove the poisons from our body. A healthy liver guarantees normal living of a human as disordered liver can lead to liver cancer; a survey [1] shows that liver cancer is the second most dangerous cancer disease that causes deaths in the world. It is very important that liver disorder should be diagnosed at early stage.</w:t>
      </w:r>
    </w:p>
    <w:p w14:paraId="5C36FE7A" w14:textId="6141D578"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Information Technology in the field of medicine proving its effectiveness. Even development of RAMS (Robot Assistant Microsurgery System) has been tested and results are satisfied for the role of assistant microsurgeries with more accuracy and efficient way which is developed by University of Nankai [2]. When we talk about Intelligent System it </w:t>
      </w:r>
      <w:r w:rsidR="00121747" w:rsidRPr="001D1D41">
        <w:rPr>
          <w:rFonts w:ascii="Times New Roman" w:hAnsi="Times New Roman" w:cs="Times New Roman"/>
        </w:rPr>
        <w:t>means</w:t>
      </w:r>
      <w:r w:rsidRPr="001D1D41">
        <w:rPr>
          <w:rFonts w:ascii="Times New Roman" w:hAnsi="Times New Roman" w:cs="Times New Roman"/>
        </w:rPr>
        <w:t xml:space="preserve"> we want to design a system that can predict or diagnose the disease with minimum error [3].</w:t>
      </w:r>
    </w:p>
    <w:p w14:paraId="44CD77E5" w14:textId="77777777"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Currently different machine learning algorithms are being used for disease diagnostic e.g. Decision Tree, Naive Bayes, Support Vector Machine (SVM), Random Forest, Artificial Neural Network (ANN) etc. [4]. Machine Learning (ML) is subdomain of Artificial Intelligence. In AI we train computer in a special way that computer can take decisions itself without human intervention. Machine Learning has proved its importance in the field of disease prediction that gives reliable prediction and performance. </w:t>
      </w:r>
    </w:p>
    <w:p w14:paraId="197D6369" w14:textId="77777777"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lastRenderedPageBreak/>
        <w:t>No doubt every organ of human body has its own importance but liver due to ins functionally is one of the most important organs. Liver is the largest organ of our body. It weights nearly 1.5 Kg in an adult [5]. Moreover, liver is responsible to maintain balance and manage different types of acids that are necessary for the functioning the body. Liver helps human body to store energy as well as digest food and removes the poisons form human body [6].  Patient suffering with liver dysfunction may also face the problem in these functions that are very critical i.e. anabolism, security from gut-derived toxins and detoxify cation.</w:t>
      </w:r>
    </w:p>
    <w:p w14:paraId="7A5B771A" w14:textId="56B79DB2"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Liver disorder should be considered very serious as liver plays main role to the normal life of human. In traditional way of diagnosing the abnormality of liver tissue radiologists decide it on behalf of their experience and knowledge. Sometimes this method leads to wrong interpretation as some studies shown that the accuracy rate is about 72%</w:t>
      </w:r>
      <w:r w:rsidR="00B53BE1">
        <w:rPr>
          <w:rFonts w:ascii="Times New Roman" w:hAnsi="Times New Roman" w:cs="Times New Roman"/>
        </w:rPr>
        <w:t xml:space="preserve"> </w:t>
      </w:r>
      <w:r w:rsidRPr="001D1D41">
        <w:rPr>
          <w:rFonts w:ascii="Times New Roman" w:hAnsi="Times New Roman" w:cs="Times New Roman"/>
        </w:rPr>
        <w:t>[7].</w:t>
      </w:r>
    </w:p>
    <w:p w14:paraId="21F516FC" w14:textId="4BF1B16F"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There are different reasons that causes liver diseases like viruses, poisons, drugs or over usage of alcohol or it can be an inherited disease. Due to the mentioned </w:t>
      </w:r>
      <w:r w:rsidR="00B53BE1" w:rsidRPr="001D1D41">
        <w:rPr>
          <w:rFonts w:ascii="Times New Roman" w:hAnsi="Times New Roman" w:cs="Times New Roman"/>
        </w:rPr>
        <w:t>reasons,</w:t>
      </w:r>
      <w:r w:rsidRPr="001D1D41">
        <w:rPr>
          <w:rFonts w:ascii="Times New Roman" w:hAnsi="Times New Roman" w:cs="Times New Roman"/>
        </w:rPr>
        <w:t xml:space="preserve"> there may be various types of disorders of liver i.e. Hepatitis A, B, C, Autoimmune Hepatitis Nonalcoholic Fatty Liver Disease, Cirrhosis, Hemochromatosis, Biliary Atresia and Liver Biopsy etc. [8]. infect Liver cancer is also becoming the alarming health problem for the world. At early stages symptoms of liver disease are abdominal pain, nausea, fatigue, loss in appetite etc. but these symptoms are not only the reason of liver disorder but jaundice, coma, sleepiness and swelling of the abdomen or in legs can also leads to the liver disorder [9][6].</w:t>
      </w:r>
    </w:p>
    <w:p w14:paraId="527F82CF" w14:textId="455A83C9" w:rsidR="001D1D41" w:rsidRPr="001D1D41"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Many major problems of health i.e. mortality is related to liver disease which is spreading in developing countries like Pakistan. Heterogeneous Liver and FLD (Fatty Liver Disease) are considered very serious as they lead to much more disorders of liver like cirrhosis and cancer. If these issues are diagnosed in the </w:t>
      </w:r>
      <w:r w:rsidR="00B53BE1" w:rsidRPr="001D1D41">
        <w:rPr>
          <w:rFonts w:ascii="Times New Roman" w:hAnsi="Times New Roman" w:cs="Times New Roman"/>
        </w:rPr>
        <w:t>start,</w:t>
      </w:r>
      <w:r w:rsidRPr="001D1D41">
        <w:rPr>
          <w:rFonts w:ascii="Times New Roman" w:hAnsi="Times New Roman" w:cs="Times New Roman"/>
        </w:rPr>
        <w:t xml:space="preserve"> they can be recovered easily but the real problem is that it is not easy to detect in early stage [10]. As patient don’t feel any change in its body. There are some symptoms of this disease like pain in abdominal or yellowing the skin etc. When these symptoms appear, it becomes too late and liver can damage any other part of the body. As </w:t>
      </w:r>
      <w:r w:rsidR="00B53BE1" w:rsidRPr="001D1D41">
        <w:rPr>
          <w:rFonts w:ascii="Times New Roman" w:hAnsi="Times New Roman" w:cs="Times New Roman"/>
        </w:rPr>
        <w:t>discussed,</w:t>
      </w:r>
      <w:r w:rsidRPr="001D1D41">
        <w:rPr>
          <w:rFonts w:ascii="Times New Roman" w:hAnsi="Times New Roman" w:cs="Times New Roman"/>
        </w:rPr>
        <w:t xml:space="preserve"> that liver disorder can cause liver cancer, according to the World Health Organization liver cancer is the second leading reason of death in the world [1].</w:t>
      </w:r>
    </w:p>
    <w:p w14:paraId="19573B8D" w14:textId="066895C3" w:rsidR="00030EDB" w:rsidRDefault="001D1D41" w:rsidP="00826F9D">
      <w:pPr>
        <w:spacing w:line="360" w:lineRule="auto"/>
        <w:ind w:firstLine="720"/>
        <w:rPr>
          <w:rFonts w:ascii="Times New Roman" w:hAnsi="Times New Roman" w:cs="Times New Roman"/>
        </w:rPr>
      </w:pPr>
      <w:r w:rsidRPr="001D1D41">
        <w:rPr>
          <w:rFonts w:ascii="Times New Roman" w:hAnsi="Times New Roman" w:cs="Times New Roman"/>
        </w:rPr>
        <w:t xml:space="preserve">Currently, most of the research in the field of liver disease is done on image-based diagnoses i.e. ultrasound images through machine learning classifier such as a </w:t>
      </w:r>
      <w:r w:rsidRPr="001D1D41">
        <w:rPr>
          <w:rFonts w:ascii="Times New Roman" w:hAnsi="Times New Roman" w:cs="Times New Roman"/>
        </w:rPr>
        <w:lastRenderedPageBreak/>
        <w:t>Support Vector Machine, Random Forest or hierarchical classification by using statistical features because ultrasound is cost effective and easily available [10]. Recent researches witnessed that to diagnose/predict the liver disorder different approaches are available i.e. visualizing through Image processing and symptoms-based classification etc.</w:t>
      </w:r>
    </w:p>
    <w:p w14:paraId="75460884" w14:textId="1AC1B661" w:rsidR="0010071A" w:rsidRDefault="0010071A" w:rsidP="00826F9D">
      <w:pPr>
        <w:spacing w:line="360" w:lineRule="auto"/>
        <w:ind w:firstLine="720"/>
        <w:rPr>
          <w:rFonts w:ascii="Times New Roman" w:hAnsi="Times New Roman" w:cs="Times New Roman"/>
        </w:rPr>
      </w:pPr>
    </w:p>
    <w:p w14:paraId="147E559F" w14:textId="6C13AB62" w:rsidR="0010071A" w:rsidRDefault="0010071A" w:rsidP="00826F9D">
      <w:pPr>
        <w:spacing w:line="360" w:lineRule="auto"/>
        <w:ind w:firstLine="720"/>
        <w:rPr>
          <w:rFonts w:ascii="Times New Roman" w:hAnsi="Times New Roman" w:cs="Times New Roman"/>
        </w:rPr>
      </w:pPr>
    </w:p>
    <w:p w14:paraId="49A2CA02" w14:textId="2EE8928A" w:rsidR="0010071A" w:rsidRDefault="0010071A" w:rsidP="00826F9D">
      <w:pPr>
        <w:spacing w:line="360" w:lineRule="auto"/>
        <w:ind w:firstLine="720"/>
        <w:rPr>
          <w:rFonts w:ascii="Times New Roman" w:hAnsi="Times New Roman" w:cs="Times New Roman"/>
        </w:rPr>
      </w:pPr>
    </w:p>
    <w:p w14:paraId="2B4A7F77" w14:textId="77777777" w:rsidR="0010071A" w:rsidRPr="00384481" w:rsidRDefault="0010071A" w:rsidP="00826F9D">
      <w:pPr>
        <w:spacing w:line="360" w:lineRule="auto"/>
        <w:ind w:firstLine="720"/>
      </w:pPr>
    </w:p>
    <w:p w14:paraId="42944665" w14:textId="4FD5FD8B" w:rsidR="00030EDB" w:rsidRPr="00400633" w:rsidRDefault="00400633" w:rsidP="00400633">
      <w:pPr>
        <w:pStyle w:val="Heading2"/>
        <w:rPr>
          <w:color w:val="000000" w:themeColor="text1"/>
          <w:sz w:val="24"/>
          <w:szCs w:val="24"/>
        </w:rPr>
      </w:pPr>
      <w:bookmarkStart w:id="11" w:name="_Toc58572016"/>
      <w:r>
        <w:rPr>
          <w:color w:val="000000" w:themeColor="text1"/>
          <w:sz w:val="24"/>
          <w:szCs w:val="24"/>
        </w:rPr>
        <w:t>1.2</w:t>
      </w:r>
      <w:r>
        <w:rPr>
          <w:color w:val="000000" w:themeColor="text1"/>
          <w:sz w:val="24"/>
          <w:szCs w:val="24"/>
        </w:rPr>
        <w:tab/>
      </w:r>
      <w:r w:rsidR="00030EDB" w:rsidRPr="00400633">
        <w:rPr>
          <w:color w:val="000000" w:themeColor="text1"/>
          <w:sz w:val="24"/>
          <w:szCs w:val="24"/>
        </w:rPr>
        <w:t>Significance of the Research</w:t>
      </w:r>
      <w:bookmarkEnd w:id="11"/>
    </w:p>
    <w:p w14:paraId="482CCCD7" w14:textId="77777777" w:rsidR="007C1F68" w:rsidRDefault="007C1F68" w:rsidP="007C1F68">
      <w:pPr>
        <w:spacing w:line="360" w:lineRule="auto"/>
      </w:pPr>
    </w:p>
    <w:p w14:paraId="1E0F20E1" w14:textId="77777777" w:rsidR="007C1F68" w:rsidRDefault="007C1F68" w:rsidP="007C1F68">
      <w:pPr>
        <w:spacing w:line="360" w:lineRule="auto"/>
      </w:pPr>
    </w:p>
    <w:p w14:paraId="1456FA70" w14:textId="79BB35E2" w:rsidR="00384481" w:rsidRDefault="00FE79B3" w:rsidP="007C1F68">
      <w:pPr>
        <w:spacing w:line="360" w:lineRule="auto"/>
        <w:ind w:firstLine="720"/>
      </w:pPr>
      <w:r w:rsidRPr="00FE79B3">
        <w:rPr>
          <w:rFonts w:ascii="Times New Roman" w:hAnsi="Times New Roman" w:cs="Times New Roman"/>
        </w:rPr>
        <w:t xml:space="preserve">Liver disease is a silent killer disease as its symptoms do not show in early stages even patient of liver disorder does not feel that he is suffering with this problem. Live disease wakes up instantly when it becomes very critical and at this stage it becomes very difficult to cure. Liver disorder can cause liver cancer, according to the World Health Organization liver cancer is the second leading cancer that causes deaths in the world [1]. In the US 2nd digestive disease that results </w:t>
      </w:r>
      <w:r w:rsidR="00C77DF9" w:rsidRPr="00FE79B3">
        <w:rPr>
          <w:rFonts w:ascii="Times New Roman" w:hAnsi="Times New Roman" w:cs="Times New Roman"/>
        </w:rPr>
        <w:t>patient’s</w:t>
      </w:r>
      <w:r w:rsidRPr="00FE79B3">
        <w:rPr>
          <w:rFonts w:ascii="Times New Roman" w:hAnsi="Times New Roman" w:cs="Times New Roman"/>
        </w:rPr>
        <w:t xml:space="preserve"> death and 5th in the UK [11]. In this research a better model will be identified that can help the doctors to predict the liver disorder by using supervised machine learning techniques</w:t>
      </w:r>
      <w:r>
        <w:rPr>
          <w:rFonts w:ascii="Times New Roman" w:hAnsi="Times New Roman" w:cs="Times New Roman"/>
        </w:rPr>
        <w:t>.</w:t>
      </w:r>
      <w:r w:rsidR="00384481">
        <w:br w:type="page"/>
      </w:r>
    </w:p>
    <w:p w14:paraId="1B147909" w14:textId="77777777" w:rsidR="007C1F68" w:rsidRDefault="007C1F68" w:rsidP="007C1F68">
      <w:pPr>
        <w:pStyle w:val="Heading1"/>
        <w:spacing w:before="1418"/>
        <w:ind w:right="567"/>
        <w:jc w:val="center"/>
        <w:rPr>
          <w:rFonts w:asciiTheme="majorBidi" w:hAnsiTheme="majorBidi"/>
          <w:color w:val="auto"/>
        </w:rPr>
      </w:pPr>
    </w:p>
    <w:p w14:paraId="73C5C0F2" w14:textId="77F8B3BE" w:rsidR="00A168ED" w:rsidRDefault="00A168ED" w:rsidP="007C1F68">
      <w:pPr>
        <w:pStyle w:val="Heading1"/>
        <w:spacing w:before="1418"/>
        <w:ind w:right="567"/>
        <w:jc w:val="center"/>
        <w:rPr>
          <w:rFonts w:asciiTheme="majorBidi" w:hAnsiTheme="majorBidi"/>
          <w:color w:val="auto"/>
        </w:rPr>
      </w:pPr>
      <w:bookmarkStart w:id="12" w:name="_Toc58572017"/>
      <w:r>
        <w:rPr>
          <w:rFonts w:asciiTheme="majorBidi" w:hAnsiTheme="majorBidi"/>
          <w:color w:val="auto"/>
        </w:rPr>
        <w:t>CHAPTER 2</w:t>
      </w:r>
      <w:bookmarkEnd w:id="12"/>
    </w:p>
    <w:p w14:paraId="048804DF" w14:textId="77777777" w:rsidR="00A168ED" w:rsidRDefault="00A168ED" w:rsidP="00A168ED"/>
    <w:p w14:paraId="712F8359" w14:textId="77777777" w:rsidR="00A168ED" w:rsidRDefault="00A168ED" w:rsidP="00A168ED"/>
    <w:p w14:paraId="46CEF135" w14:textId="77777777" w:rsidR="00A168ED" w:rsidRDefault="00A168ED" w:rsidP="00A168ED"/>
    <w:p w14:paraId="0C084C1C" w14:textId="77777777" w:rsidR="00A168ED" w:rsidRDefault="00A168ED" w:rsidP="00A168ED"/>
    <w:p w14:paraId="355C7715" w14:textId="48EBA076" w:rsidR="00A168ED" w:rsidRPr="007F1EC9" w:rsidRDefault="00A168ED" w:rsidP="007C1F68">
      <w:pPr>
        <w:pStyle w:val="Heading1"/>
        <w:spacing w:before="0"/>
        <w:ind w:right="567"/>
        <w:jc w:val="center"/>
        <w:rPr>
          <w:rFonts w:asciiTheme="majorBidi" w:hAnsiTheme="majorBidi"/>
          <w:color w:val="auto"/>
          <w:sz w:val="26"/>
          <w:szCs w:val="26"/>
        </w:rPr>
      </w:pPr>
      <w:bookmarkStart w:id="13" w:name="_Toc58572018"/>
      <w:r w:rsidRPr="007F1EC9">
        <w:rPr>
          <w:rFonts w:asciiTheme="majorBidi" w:hAnsiTheme="majorBidi"/>
          <w:color w:val="auto"/>
          <w:sz w:val="26"/>
          <w:szCs w:val="26"/>
        </w:rPr>
        <w:t>LITERATURE REVIEW</w:t>
      </w:r>
      <w:bookmarkEnd w:id="13"/>
    </w:p>
    <w:p w14:paraId="69060996" w14:textId="549FA812" w:rsidR="00A168ED" w:rsidRDefault="00A168ED" w:rsidP="00030EDB"/>
    <w:p w14:paraId="0BFFA611" w14:textId="77777777" w:rsidR="007C1F68" w:rsidRDefault="007C1F68" w:rsidP="00030EDB"/>
    <w:p w14:paraId="5C5AE367" w14:textId="77777777" w:rsidR="00A168ED" w:rsidRDefault="00A168ED" w:rsidP="00030EDB"/>
    <w:p w14:paraId="253706D6" w14:textId="77777777" w:rsidR="00A168ED" w:rsidRDefault="00A168ED" w:rsidP="00030EDB"/>
    <w:p w14:paraId="71CDF64A" w14:textId="77777777" w:rsidR="00A168ED" w:rsidRDefault="00A168ED" w:rsidP="00030EDB"/>
    <w:p w14:paraId="5323F4B1" w14:textId="5C08F79F"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 xml:space="preserve">In [11], a web-based framework is presented to </w:t>
      </w:r>
      <w:r w:rsidR="00B53BE1" w:rsidRPr="00653861">
        <w:rPr>
          <w:rFonts w:ascii="Times New Roman" w:hAnsi="Times New Roman" w:cs="Times New Roman"/>
        </w:rPr>
        <w:t>diagnose</w:t>
      </w:r>
      <w:r w:rsidRPr="00653861">
        <w:rPr>
          <w:rFonts w:ascii="Times New Roman" w:hAnsi="Times New Roman" w:cs="Times New Roman"/>
        </w:rPr>
        <w:t xml:space="preserve"> liver disorder using combined machine learning models. It presents a faster solution that can help to predict the liver disorder in the patients. Dataset of 583 patients was used from which 416 were the liver patients and rest of 167 having no liver disease. This dataset was collected from Andrha Pardesh India having division of 441 male and 142 female patients. Attributes of the dataset are Age, Gender, TB (Total Bilirubin), DB (Direct Bilirubin), Alkphos (Alkaline Phosphatase), Sgpt (Alamine Aminotransferase), Sgot (Aspartate Aminotransferase), TP (Total Proteins),</w:t>
      </w:r>
      <w:r>
        <w:rPr>
          <w:rFonts w:ascii="Times New Roman" w:hAnsi="Times New Roman" w:cs="Times New Roman"/>
        </w:rPr>
        <w:t xml:space="preserve"> </w:t>
      </w:r>
      <w:r w:rsidRPr="00653861">
        <w:rPr>
          <w:rFonts w:ascii="Times New Roman" w:hAnsi="Times New Roman" w:cs="Times New Roman"/>
        </w:rPr>
        <w:t>ALB</w:t>
      </w:r>
      <w:r>
        <w:rPr>
          <w:rFonts w:ascii="Times New Roman" w:hAnsi="Times New Roman" w:cs="Times New Roman"/>
        </w:rPr>
        <w:t xml:space="preserve"> </w:t>
      </w:r>
      <w:r w:rsidRPr="00653861">
        <w:rPr>
          <w:rFonts w:ascii="Times New Roman" w:hAnsi="Times New Roman" w:cs="Times New Roman"/>
        </w:rPr>
        <w:t xml:space="preserve">(Albumin), A/G Ratio (Albumin and Globulin Ratio) and Selector field. Selector is Labelled by experts, used to divide the data (Is patient of not). Weighted K-Nearest Neighbor, Decision Trees and Artificial Neural Networks algorithms were used and it was observed that combine result of these three algorithms was better than individual. Average accuracy of all was 93% where’s KNN and DT results are 84% and 88% percent respectively. </w:t>
      </w:r>
    </w:p>
    <w:p w14:paraId="256F032B"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In [12] to find out the behavior of medical symptoms a huge research has been conducted. The potential weights of the factors of the disease are the basic interest of the researcher. For the diagnosis of the illness symptoms the CBR-PSO (cost-based rough particle swarm optimization) approach of the clustering was used. To find out the best weights of each variable GA (genetic algorithm) is applied. The accuracy in the liver disorder was 78.18% by applying the CBRPSO approach. To help the doctors in the process of diagnosis this model can be used for further classification technique. Using PSO (particle swarm optimization) or K-means alone cannot generate the results as the results were generated by using the CBRPSO algorithm.</w:t>
      </w:r>
    </w:p>
    <w:p w14:paraId="2ED94C6F"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lastRenderedPageBreak/>
        <w:t xml:space="preserve">The [13] researchers finds teenage females and aged males are more prone towards the liver cancer. To differentiate the non-liver persons from the liver patients Albumin and Globulin ratio can be very effective. Regardless of gender Bilirubin plays very important role. The age factor can also be very helpful as the aged persons more likely to drink and smoke which causes liver cancer. The key factors can be determined as Alkphos and age which are directly connected with the alcoholism with the age. Based on logistic regression we also find out that eliminating variable from the model does not affect the results. With the help of predictive analysis which are used for imputing the missing data for the missing values in the dataset we can generate better results. MICE technique is used for predicting the data rather than omitting the data due to this MICE technique the better results are generated. </w:t>
      </w:r>
    </w:p>
    <w:p w14:paraId="6156008F"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In [14] paper it is described that lipids in hepatocytes with abnormal retention causes many Liver disorders i.e. obesity, type ii diabetes and alcohol can be the reason of many other disease like NAFLD (Non-Alcoholic Fatty Liver Disease) hepatotoxicity in many forms of medical conditions. This is the reason that it is very important to get proper quantification of steatosis which will help to diagnose to actual disease. To achieve the best result, it is only possible by visual inspections of liver tissue sections by a competent doctor which is a time taking process as well as dependent on observer’s competency and variability. To overcome this problem and to reduce the risk factor an alternative solution is available that is called digital pathology. In digital pathology we use images of tissue sections in high-resolution, those images used as input in machine-based image processing. For this many methods were proposed for liver steatosis to give advantage to doctor/human as reviewing process but they did not perform as expected especially when steatosis is overlapped. It means that it is still a challenge to build a program that support analysis of steatosis. Now deep learning is considered as good alternative for biomedical image analyst. So, team adopt the Mask-RCNN based method using deep learning and even after some customization it is able to segment overlapped steatosis droplets. As sufficient labelled data of steatosis droplets was not available, team modified their method to create training data under the supervision of domain expert. The presentation of model showed that it is possible to increase the power of diagnosing the liver disorder and assessment of transplantation.</w:t>
      </w:r>
    </w:p>
    <w:p w14:paraId="3B605DAB"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 xml:space="preserve">Research [15] shows that every year maximum deaths caused by cancer which is approximately 700,000 and almost 600,000 among them are caused by liver cancer which is 85.71% of total deaths. It is not an easy task to work with healthcare data </w:t>
      </w:r>
      <w:r w:rsidRPr="00653861">
        <w:rPr>
          <w:rFonts w:ascii="Times New Roman" w:hAnsi="Times New Roman" w:cs="Times New Roman"/>
        </w:rPr>
        <w:lastRenderedPageBreak/>
        <w:t xml:space="preserve">mining even if it is structured or unstructured data format. This paper shows that the work was done by using MATLAP-2016 to develop models with SVM, Decision tree and Logistic Regression. For this research patients were asked to get his Liver Function Test (LFT) and a dataset of 574 patients was collected during the analysis best accuracy was found by Logistic Regression which gave 95.8% of accuracy. </w:t>
      </w:r>
    </w:p>
    <w:p w14:paraId="7AF63C4A"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 xml:space="preserve">In [16] researchers presented many types of liver diseases. It is important to identify the exact disorder of liver for the proper treatment. For this a dataset consisting of 441 rows from which 142 were female patients was collected having eleven attributes Age, Gender, DB, Alkphos, TB, Sgpt, TP, ALB, A/G Ratio, Sgot, Selector field/labels. Different machine learning algorithms were tested including Naive-Bayes, K-Nearest Neighbors (KNN), K-means, Random forest and C5.0 on this dataset for classification. It was observed that Random Forest, K-Means and KNN were the best algorithms in accuracy, precision and recall respectively. </w:t>
      </w:r>
    </w:p>
    <w:p w14:paraId="5373D48C" w14:textId="77777777" w:rsidR="00653861" w:rsidRPr="00653861" w:rsidRDefault="00653861" w:rsidP="007C1F68">
      <w:pPr>
        <w:spacing w:line="360" w:lineRule="auto"/>
        <w:ind w:firstLine="720"/>
        <w:rPr>
          <w:rFonts w:ascii="Times New Roman" w:hAnsi="Times New Roman" w:cs="Times New Roman"/>
        </w:rPr>
      </w:pPr>
      <w:r w:rsidRPr="00653861">
        <w:rPr>
          <w:rFonts w:ascii="Times New Roman" w:hAnsi="Times New Roman" w:cs="Times New Roman"/>
        </w:rPr>
        <w:t>Paper [17] shows liver disease effect liver tissues. This results alcoholic liver disorder and non-alcoholic liver disease. Currently ultrasound examination is widely being use to diagnose this problem. But it is a challenge to collect sufficient ultrasound images to train machine learning algorithm. Data set of 722 ultrasound-images was collected from a hospital that is affiliated with Harbin Medical University. Data set was used to train GoogLeNet and lightGBM classification network and ultrasound images also used to extract 380-dimensional texture features. These extracted features were based on MGLCM and WMCM. It was noticed that after improvement of classification accuracy by 5.4% it reaches total of 82.6%.</w:t>
      </w:r>
    </w:p>
    <w:p w14:paraId="34651939" w14:textId="31EDE813" w:rsidR="0067028C" w:rsidRDefault="00653861" w:rsidP="007C1F68">
      <w:pPr>
        <w:spacing w:line="360" w:lineRule="auto"/>
        <w:ind w:firstLine="720"/>
      </w:pPr>
      <w:r w:rsidRPr="00653861">
        <w:rPr>
          <w:rFonts w:ascii="Times New Roman" w:hAnsi="Times New Roman" w:cs="Times New Roman"/>
        </w:rPr>
        <w:t>In [18] it is stated that liver disorder does not afford the negligence in diagnose and treatment. In case carelessness of the patient, it becomes very difficult to cure the disease. To improve the performance of diagnosing the liver disorder (ILPD) data set was used to train classification models i.e. Logistic Regression, K- Nearest neighbour and Support Vector Machines. Dataset consists of ten attributes i.e. DB, TB, ALB, SGOT, SGPT and TP etc. K-Nearest Neighbour and Logistic Regression were the best algorithms with this dataset.</w:t>
      </w:r>
    </w:p>
    <w:p w14:paraId="47AA210E" w14:textId="58F1C303" w:rsidR="00384481" w:rsidRDefault="00030EDB" w:rsidP="009E733E">
      <w:pPr>
        <w:ind w:firstLine="567"/>
      </w:pPr>
      <w:r w:rsidRPr="00384481">
        <w:t xml:space="preserve">  </w:t>
      </w:r>
    </w:p>
    <w:p w14:paraId="2A7666F2" w14:textId="77777777" w:rsidR="00384481" w:rsidRDefault="00384481">
      <w:pPr>
        <w:autoSpaceDE/>
        <w:autoSpaceDN/>
        <w:adjustRightInd/>
        <w:spacing w:after="200" w:line="276" w:lineRule="auto"/>
        <w:jc w:val="left"/>
      </w:pPr>
      <w:r>
        <w:br w:type="page"/>
      </w:r>
    </w:p>
    <w:p w14:paraId="6BC760A6" w14:textId="16C9CD3E" w:rsidR="00030EDB" w:rsidRDefault="00614701" w:rsidP="00030EDB">
      <w:pPr>
        <w:pStyle w:val="Caption"/>
        <w:keepNext/>
        <w:jc w:val="center"/>
      </w:pPr>
      <w:r>
        <w:rPr>
          <w:rStyle w:val="fontstyle01"/>
        </w:rPr>
        <w:lastRenderedPageBreak/>
        <w:t xml:space="preserve">Table </w:t>
      </w:r>
      <w:r w:rsidR="004B07C0">
        <w:rPr>
          <w:rStyle w:val="fontstyle01"/>
        </w:rPr>
        <w:t>4.3:</w:t>
      </w:r>
      <w:r>
        <w:rPr>
          <w:rStyle w:val="fontstyle01"/>
        </w:rPr>
        <w:t xml:space="preserve"> </w:t>
      </w:r>
      <w:r w:rsidR="00030EDB" w:rsidRPr="00614701">
        <w:rPr>
          <w:rStyle w:val="fontstyle21"/>
        </w:rPr>
        <w:t>Study of State of Art Approach</w:t>
      </w:r>
    </w:p>
    <w:tbl>
      <w:tblPr>
        <w:tblStyle w:val="TableGrid"/>
        <w:tblW w:w="8470" w:type="dxa"/>
        <w:jc w:val="center"/>
        <w:tblLook w:val="04A0" w:firstRow="1" w:lastRow="0" w:firstColumn="1" w:lastColumn="0" w:noHBand="0" w:noVBand="1"/>
      </w:tblPr>
      <w:tblGrid>
        <w:gridCol w:w="516"/>
        <w:gridCol w:w="843"/>
        <w:gridCol w:w="2897"/>
        <w:gridCol w:w="2195"/>
        <w:gridCol w:w="2019"/>
      </w:tblGrid>
      <w:tr w:rsidR="00706C7A" w:rsidRPr="00E24F21" w14:paraId="2E02F044" w14:textId="77777777" w:rsidTr="001C708D">
        <w:trPr>
          <w:trHeight w:val="347"/>
          <w:jc w:val="center"/>
        </w:trPr>
        <w:tc>
          <w:tcPr>
            <w:tcW w:w="516" w:type="dxa"/>
            <w:vAlign w:val="center"/>
          </w:tcPr>
          <w:p w14:paraId="7E4EDAE7" w14:textId="735F9F21"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Sr.</w:t>
            </w:r>
          </w:p>
        </w:tc>
        <w:tc>
          <w:tcPr>
            <w:tcW w:w="743" w:type="dxa"/>
            <w:vAlign w:val="center"/>
          </w:tcPr>
          <w:p w14:paraId="3230C2EF" w14:textId="3668A5E8"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Ref</w:t>
            </w:r>
          </w:p>
        </w:tc>
        <w:tc>
          <w:tcPr>
            <w:tcW w:w="2949" w:type="dxa"/>
            <w:vAlign w:val="center"/>
          </w:tcPr>
          <w:p w14:paraId="13B31DC6" w14:textId="67B184EE"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Dataset</w:t>
            </w:r>
          </w:p>
        </w:tc>
        <w:tc>
          <w:tcPr>
            <w:tcW w:w="2222" w:type="dxa"/>
            <w:vAlign w:val="center"/>
          </w:tcPr>
          <w:p w14:paraId="5989EB54" w14:textId="20457B86"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Techniques</w:t>
            </w:r>
          </w:p>
        </w:tc>
        <w:tc>
          <w:tcPr>
            <w:tcW w:w="2040" w:type="dxa"/>
            <w:vAlign w:val="center"/>
          </w:tcPr>
          <w:p w14:paraId="1B15CA69" w14:textId="24A08E16" w:rsidR="00706C7A" w:rsidRPr="001C708D" w:rsidRDefault="00706C7A" w:rsidP="00706C7A">
            <w:pPr>
              <w:jc w:val="center"/>
              <w:rPr>
                <w:rFonts w:ascii="Times New Roman" w:hAnsi="Times New Roman" w:cs="Times New Roman"/>
                <w:b/>
                <w:bCs/>
                <w:color w:val="000000"/>
              </w:rPr>
            </w:pPr>
            <w:r w:rsidRPr="001C708D">
              <w:rPr>
                <w:rFonts w:ascii="Times New Roman" w:hAnsi="Times New Roman" w:cs="Times New Roman"/>
                <w:b/>
                <w:bCs/>
                <w:color w:val="000000"/>
              </w:rPr>
              <w:t>Results</w:t>
            </w:r>
          </w:p>
        </w:tc>
      </w:tr>
      <w:tr w:rsidR="0044212E" w:rsidRPr="00E24F21" w14:paraId="31041FE0" w14:textId="77777777" w:rsidTr="001C708D">
        <w:trPr>
          <w:trHeight w:val="347"/>
          <w:jc w:val="center"/>
        </w:trPr>
        <w:tc>
          <w:tcPr>
            <w:tcW w:w="516" w:type="dxa"/>
            <w:vAlign w:val="center"/>
          </w:tcPr>
          <w:p w14:paraId="4E8DBFCA"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1</w:t>
            </w:r>
          </w:p>
        </w:tc>
        <w:tc>
          <w:tcPr>
            <w:tcW w:w="743" w:type="dxa"/>
            <w:vAlign w:val="center"/>
          </w:tcPr>
          <w:p w14:paraId="3C077179"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 xml:space="preserve">2020 [11] </w:t>
            </w:r>
          </w:p>
          <w:p w14:paraId="2F038A04" w14:textId="0498F4DE"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Base Paper)</w:t>
            </w:r>
          </w:p>
        </w:tc>
        <w:tc>
          <w:tcPr>
            <w:tcW w:w="2949" w:type="dxa"/>
            <w:vAlign w:val="center"/>
          </w:tcPr>
          <w:p w14:paraId="56F6E3CD" w14:textId="7FD00649"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Indian Liver Patient Dataset (ILPD). The dataset consists of a total of 583 patient records</w:t>
            </w:r>
          </w:p>
        </w:tc>
        <w:tc>
          <w:tcPr>
            <w:tcW w:w="2222" w:type="dxa"/>
            <w:vAlign w:val="center"/>
          </w:tcPr>
          <w:p w14:paraId="588E0C9B" w14:textId="1C00C793"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Weighted K-Nearest Neighbor, Decision Trees, Artificial Neural Networks</w:t>
            </w:r>
          </w:p>
        </w:tc>
        <w:tc>
          <w:tcPr>
            <w:tcW w:w="2040" w:type="dxa"/>
            <w:vAlign w:val="center"/>
          </w:tcPr>
          <w:p w14:paraId="5C868E0B" w14:textId="0D1A0B69" w:rsidR="001C708D"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Accuracy: 93%</w:t>
            </w:r>
          </w:p>
        </w:tc>
      </w:tr>
      <w:tr w:rsidR="0044212E" w:rsidRPr="00E24F21" w14:paraId="4DFAF86F" w14:textId="77777777" w:rsidTr="001C708D">
        <w:trPr>
          <w:trHeight w:val="643"/>
          <w:jc w:val="center"/>
        </w:trPr>
        <w:tc>
          <w:tcPr>
            <w:tcW w:w="516" w:type="dxa"/>
            <w:vAlign w:val="center"/>
          </w:tcPr>
          <w:p w14:paraId="0647B317"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w:t>
            </w:r>
          </w:p>
        </w:tc>
        <w:tc>
          <w:tcPr>
            <w:tcW w:w="743" w:type="dxa"/>
            <w:vAlign w:val="center"/>
          </w:tcPr>
          <w:p w14:paraId="07AE1D40" w14:textId="3885AA86"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9 [12]</w:t>
            </w:r>
          </w:p>
        </w:tc>
        <w:tc>
          <w:tcPr>
            <w:tcW w:w="2949" w:type="dxa"/>
            <w:vAlign w:val="center"/>
          </w:tcPr>
          <w:p w14:paraId="1D3785A9" w14:textId="6A8E11E8"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Screening medical database from UCI data set</w:t>
            </w:r>
          </w:p>
        </w:tc>
        <w:tc>
          <w:tcPr>
            <w:tcW w:w="2222" w:type="dxa"/>
            <w:vAlign w:val="center"/>
          </w:tcPr>
          <w:p w14:paraId="760F58EB" w14:textId="2A56533A"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CBRPSO</w:t>
            </w:r>
          </w:p>
        </w:tc>
        <w:tc>
          <w:tcPr>
            <w:tcW w:w="2040" w:type="dxa"/>
            <w:vAlign w:val="center"/>
          </w:tcPr>
          <w:p w14:paraId="45D315DF" w14:textId="109E554D"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Average accuracy rate around 78.18%</w:t>
            </w:r>
          </w:p>
        </w:tc>
      </w:tr>
      <w:tr w:rsidR="0044212E" w:rsidRPr="00E24F21" w14:paraId="44E62D07" w14:textId="77777777" w:rsidTr="001C708D">
        <w:trPr>
          <w:trHeight w:val="956"/>
          <w:jc w:val="center"/>
        </w:trPr>
        <w:tc>
          <w:tcPr>
            <w:tcW w:w="516" w:type="dxa"/>
            <w:vAlign w:val="center"/>
          </w:tcPr>
          <w:p w14:paraId="30198DCC"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3</w:t>
            </w:r>
          </w:p>
        </w:tc>
        <w:tc>
          <w:tcPr>
            <w:tcW w:w="743" w:type="dxa"/>
            <w:vAlign w:val="center"/>
          </w:tcPr>
          <w:p w14:paraId="5F618BEC" w14:textId="67E8BA20"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0 [13]</w:t>
            </w:r>
          </w:p>
        </w:tc>
        <w:tc>
          <w:tcPr>
            <w:tcW w:w="2949" w:type="dxa"/>
            <w:vAlign w:val="center"/>
          </w:tcPr>
          <w:p w14:paraId="0270C0D8" w14:textId="6751E6FE"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Indian Liver Patient Dataset (ILPD). The dataset consists of a total of 583 patient records</w:t>
            </w:r>
          </w:p>
        </w:tc>
        <w:tc>
          <w:tcPr>
            <w:tcW w:w="2222" w:type="dxa"/>
            <w:vAlign w:val="center"/>
          </w:tcPr>
          <w:p w14:paraId="07540E70" w14:textId="7AEE2DC7" w:rsidR="0044212E" w:rsidRPr="001C708D" w:rsidRDefault="0044212E" w:rsidP="001C708D">
            <w:pPr>
              <w:spacing w:before="120"/>
              <w:jc w:val="left"/>
              <w:rPr>
                <w:rFonts w:ascii="Times New Roman" w:hAnsi="Times New Roman" w:cs="Times New Roman"/>
                <w:color w:val="000000"/>
              </w:rPr>
            </w:pPr>
            <w:r w:rsidRPr="001C708D">
              <w:rPr>
                <w:rFonts w:ascii="Times New Roman" w:hAnsi="Times New Roman" w:cs="Times New Roman"/>
                <w:color w:val="000000"/>
              </w:rPr>
              <w:t>Logistic Regression,</w:t>
            </w:r>
          </w:p>
          <w:p w14:paraId="3AA2D338" w14:textId="22AD6624"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Mice technique</w:t>
            </w:r>
          </w:p>
        </w:tc>
        <w:tc>
          <w:tcPr>
            <w:tcW w:w="2040" w:type="dxa"/>
            <w:vAlign w:val="center"/>
          </w:tcPr>
          <w:p w14:paraId="138DE065" w14:textId="157AD2F6"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MICE technique generated the better results</w:t>
            </w:r>
          </w:p>
        </w:tc>
      </w:tr>
      <w:tr w:rsidR="0044212E" w:rsidRPr="00E24F21" w14:paraId="3E917B64" w14:textId="77777777" w:rsidTr="001C708D">
        <w:trPr>
          <w:trHeight w:val="1113"/>
          <w:jc w:val="center"/>
        </w:trPr>
        <w:tc>
          <w:tcPr>
            <w:tcW w:w="516" w:type="dxa"/>
            <w:vAlign w:val="center"/>
          </w:tcPr>
          <w:p w14:paraId="4D5A3112"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4</w:t>
            </w:r>
          </w:p>
        </w:tc>
        <w:tc>
          <w:tcPr>
            <w:tcW w:w="743" w:type="dxa"/>
            <w:vAlign w:val="center"/>
          </w:tcPr>
          <w:p w14:paraId="18195CFA" w14:textId="1DCE63C9"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9 [14]</w:t>
            </w:r>
          </w:p>
        </w:tc>
        <w:tc>
          <w:tcPr>
            <w:tcW w:w="2949" w:type="dxa"/>
            <w:vAlign w:val="center"/>
          </w:tcPr>
          <w:p w14:paraId="3A4B31C9" w14:textId="4C1785D3"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data set contains 451 liver images</w:t>
            </w:r>
          </w:p>
        </w:tc>
        <w:tc>
          <w:tcPr>
            <w:tcW w:w="2222" w:type="dxa"/>
            <w:vAlign w:val="center"/>
          </w:tcPr>
          <w:p w14:paraId="71C1CC3A" w14:textId="23FBDA05"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Mask-RCNN with modified Resnet41, Resnet50, and Resnet65</w:t>
            </w:r>
          </w:p>
        </w:tc>
        <w:tc>
          <w:tcPr>
            <w:tcW w:w="2040" w:type="dxa"/>
            <w:vAlign w:val="center"/>
          </w:tcPr>
          <w:p w14:paraId="0FE7C391" w14:textId="77777777"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 xml:space="preserve">AP: 75.87% Recall: 60.66% </w:t>
            </w:r>
          </w:p>
          <w:p w14:paraId="49464BAC" w14:textId="77777777"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 xml:space="preserve">F1-Score: 65.88% </w:t>
            </w:r>
          </w:p>
          <w:p w14:paraId="32C4AF9A" w14:textId="28D1CF97"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Jaccard: 76.97%</w:t>
            </w:r>
          </w:p>
        </w:tc>
      </w:tr>
      <w:tr w:rsidR="0044212E" w:rsidRPr="00E24F21" w14:paraId="6255F9CC" w14:textId="77777777" w:rsidTr="001C708D">
        <w:trPr>
          <w:trHeight w:val="634"/>
          <w:jc w:val="center"/>
        </w:trPr>
        <w:tc>
          <w:tcPr>
            <w:tcW w:w="516" w:type="dxa"/>
            <w:vAlign w:val="center"/>
          </w:tcPr>
          <w:p w14:paraId="6E377A00"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5</w:t>
            </w:r>
          </w:p>
        </w:tc>
        <w:tc>
          <w:tcPr>
            <w:tcW w:w="743" w:type="dxa"/>
            <w:vAlign w:val="center"/>
          </w:tcPr>
          <w:p w14:paraId="61504790" w14:textId="178D463B"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8 [15]</w:t>
            </w:r>
          </w:p>
        </w:tc>
        <w:tc>
          <w:tcPr>
            <w:tcW w:w="2949" w:type="dxa"/>
            <w:vAlign w:val="center"/>
          </w:tcPr>
          <w:p w14:paraId="38559F19" w14:textId="3D75CA8A"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Liver Function Test (LFT) dataset of 574 patients</w:t>
            </w:r>
          </w:p>
        </w:tc>
        <w:tc>
          <w:tcPr>
            <w:tcW w:w="2222" w:type="dxa"/>
            <w:vAlign w:val="center"/>
          </w:tcPr>
          <w:p w14:paraId="47C563B7" w14:textId="14159FFC"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SVM, Decision tree and Logistic Regression</w:t>
            </w:r>
          </w:p>
        </w:tc>
        <w:tc>
          <w:tcPr>
            <w:tcW w:w="2040" w:type="dxa"/>
            <w:vAlign w:val="center"/>
          </w:tcPr>
          <w:p w14:paraId="7A8F30F4" w14:textId="1CA74F01"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Logistic Regression Accuracy: 95.8%</w:t>
            </w:r>
          </w:p>
        </w:tc>
      </w:tr>
      <w:tr w:rsidR="0044212E" w:rsidRPr="00E24F21" w14:paraId="4120FC70" w14:textId="77777777" w:rsidTr="001C708D">
        <w:trPr>
          <w:trHeight w:val="1278"/>
          <w:jc w:val="center"/>
        </w:trPr>
        <w:tc>
          <w:tcPr>
            <w:tcW w:w="516" w:type="dxa"/>
            <w:vAlign w:val="center"/>
          </w:tcPr>
          <w:p w14:paraId="175CFC60"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6</w:t>
            </w:r>
          </w:p>
        </w:tc>
        <w:tc>
          <w:tcPr>
            <w:tcW w:w="743" w:type="dxa"/>
            <w:vAlign w:val="center"/>
          </w:tcPr>
          <w:p w14:paraId="654AAC9D" w14:textId="4982894E"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8 [16]</w:t>
            </w:r>
          </w:p>
        </w:tc>
        <w:tc>
          <w:tcPr>
            <w:tcW w:w="2949" w:type="dxa"/>
            <w:vAlign w:val="center"/>
          </w:tcPr>
          <w:p w14:paraId="5E1F228F" w14:textId="6AE7F6A2"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Attribute data of 441 patients containing 11 attributes</w:t>
            </w:r>
          </w:p>
        </w:tc>
        <w:tc>
          <w:tcPr>
            <w:tcW w:w="2222" w:type="dxa"/>
            <w:vAlign w:val="center"/>
          </w:tcPr>
          <w:p w14:paraId="6B7DA349" w14:textId="598EA5A4"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Naive-Bayes, K-Nearest Neighbors (KNN), K-means, Random forest and C5.0</w:t>
            </w:r>
          </w:p>
        </w:tc>
        <w:tc>
          <w:tcPr>
            <w:tcW w:w="2040" w:type="dxa"/>
            <w:vAlign w:val="center"/>
          </w:tcPr>
          <w:p w14:paraId="4DEE1178" w14:textId="50755AF8"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RFt, K-Means and KNN were the best algorithms in accuracy, precision and recall respectively</w:t>
            </w:r>
          </w:p>
        </w:tc>
      </w:tr>
      <w:tr w:rsidR="0044212E" w:rsidRPr="00E24F21" w14:paraId="6B055767" w14:textId="77777777" w:rsidTr="001C708D">
        <w:trPr>
          <w:trHeight w:val="347"/>
          <w:jc w:val="center"/>
        </w:trPr>
        <w:tc>
          <w:tcPr>
            <w:tcW w:w="516" w:type="dxa"/>
            <w:vAlign w:val="center"/>
          </w:tcPr>
          <w:p w14:paraId="29813858"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7</w:t>
            </w:r>
          </w:p>
        </w:tc>
        <w:tc>
          <w:tcPr>
            <w:tcW w:w="743" w:type="dxa"/>
            <w:vAlign w:val="center"/>
          </w:tcPr>
          <w:p w14:paraId="5D5B51C6" w14:textId="606A1CEE"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9 [17]</w:t>
            </w:r>
          </w:p>
        </w:tc>
        <w:tc>
          <w:tcPr>
            <w:tcW w:w="2949" w:type="dxa"/>
            <w:vAlign w:val="center"/>
          </w:tcPr>
          <w:p w14:paraId="6F5EA6CC" w14:textId="5FED9145"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722 ultrasound-images</w:t>
            </w:r>
          </w:p>
        </w:tc>
        <w:tc>
          <w:tcPr>
            <w:tcW w:w="2222" w:type="dxa"/>
            <w:vAlign w:val="center"/>
          </w:tcPr>
          <w:p w14:paraId="1D31D141" w14:textId="412FC67E"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GoogLeNet and lightGBM</w:t>
            </w:r>
          </w:p>
        </w:tc>
        <w:tc>
          <w:tcPr>
            <w:tcW w:w="2040" w:type="dxa"/>
            <w:vAlign w:val="center"/>
          </w:tcPr>
          <w:p w14:paraId="1B3568E2" w14:textId="60DEA6EA"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Accuracy: 82.6%. increased by 5.4%</w:t>
            </w:r>
          </w:p>
        </w:tc>
      </w:tr>
      <w:tr w:rsidR="0044212E" w:rsidRPr="00E24F21" w14:paraId="0F5E1AD6" w14:textId="77777777" w:rsidTr="001C708D">
        <w:trPr>
          <w:trHeight w:val="1182"/>
          <w:jc w:val="center"/>
        </w:trPr>
        <w:tc>
          <w:tcPr>
            <w:tcW w:w="516" w:type="dxa"/>
            <w:vAlign w:val="center"/>
          </w:tcPr>
          <w:p w14:paraId="46F6F830" w14:textId="77777777"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8</w:t>
            </w:r>
          </w:p>
        </w:tc>
        <w:tc>
          <w:tcPr>
            <w:tcW w:w="743" w:type="dxa"/>
            <w:vAlign w:val="center"/>
          </w:tcPr>
          <w:p w14:paraId="0B9C2754" w14:textId="3D06B96D" w:rsidR="0044212E" w:rsidRPr="001C708D" w:rsidRDefault="0044212E" w:rsidP="00653861">
            <w:pPr>
              <w:jc w:val="center"/>
              <w:rPr>
                <w:rFonts w:ascii="Times New Roman" w:hAnsi="Times New Roman" w:cs="Times New Roman"/>
                <w:color w:val="000000"/>
              </w:rPr>
            </w:pPr>
            <w:r w:rsidRPr="001C708D">
              <w:rPr>
                <w:rFonts w:ascii="Times New Roman" w:hAnsi="Times New Roman" w:cs="Times New Roman"/>
                <w:color w:val="000000"/>
              </w:rPr>
              <w:t>2018 [18]</w:t>
            </w:r>
          </w:p>
        </w:tc>
        <w:tc>
          <w:tcPr>
            <w:tcW w:w="2949" w:type="dxa"/>
            <w:vAlign w:val="center"/>
          </w:tcPr>
          <w:p w14:paraId="314B00B8" w14:textId="37EAFDFA"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Indian Liver Patient Dataset (ILPD)</w:t>
            </w:r>
          </w:p>
        </w:tc>
        <w:tc>
          <w:tcPr>
            <w:tcW w:w="2222" w:type="dxa"/>
            <w:vAlign w:val="center"/>
          </w:tcPr>
          <w:p w14:paraId="58B6425D" w14:textId="13298516" w:rsidR="0044212E" w:rsidRPr="001C708D" w:rsidRDefault="0044212E" w:rsidP="001C708D">
            <w:pPr>
              <w:spacing w:before="120"/>
              <w:jc w:val="left"/>
              <w:rPr>
                <w:rFonts w:ascii="Times New Roman" w:hAnsi="Times New Roman" w:cs="Times New Roman"/>
                <w:color w:val="000000"/>
              </w:rPr>
            </w:pPr>
            <w:r w:rsidRPr="001C708D">
              <w:rPr>
                <w:rFonts w:ascii="Times New Roman" w:hAnsi="Times New Roman" w:cs="Times New Roman"/>
                <w:color w:val="000000"/>
              </w:rPr>
              <w:t xml:space="preserve">Logistic Regression, K- Nearest </w:t>
            </w:r>
            <w:r w:rsidR="001C708D">
              <w:rPr>
                <w:rFonts w:ascii="Times New Roman" w:hAnsi="Times New Roman" w:cs="Times New Roman"/>
                <w:color w:val="000000"/>
              </w:rPr>
              <w:t>N</w:t>
            </w:r>
            <w:r w:rsidR="001C708D" w:rsidRPr="001C708D">
              <w:rPr>
                <w:rFonts w:ascii="Times New Roman" w:hAnsi="Times New Roman" w:cs="Times New Roman"/>
                <w:color w:val="000000"/>
              </w:rPr>
              <w:t>eighbor</w:t>
            </w:r>
            <w:r w:rsidRPr="001C708D">
              <w:rPr>
                <w:rFonts w:ascii="Times New Roman" w:hAnsi="Times New Roman" w:cs="Times New Roman"/>
                <w:color w:val="000000"/>
              </w:rPr>
              <w:t xml:space="preserve"> and Support Vector Machines</w:t>
            </w:r>
          </w:p>
          <w:p w14:paraId="25674EF0" w14:textId="5C0A7756" w:rsidR="0044212E" w:rsidRPr="001C708D" w:rsidRDefault="0044212E" w:rsidP="001C708D">
            <w:pPr>
              <w:jc w:val="left"/>
              <w:rPr>
                <w:rFonts w:ascii="Times New Roman" w:hAnsi="Times New Roman" w:cs="Times New Roman"/>
                <w:color w:val="000000"/>
              </w:rPr>
            </w:pPr>
          </w:p>
        </w:tc>
        <w:tc>
          <w:tcPr>
            <w:tcW w:w="2040" w:type="dxa"/>
            <w:vAlign w:val="center"/>
          </w:tcPr>
          <w:p w14:paraId="074C2618" w14:textId="5B98D453" w:rsidR="0044212E" w:rsidRPr="001C708D" w:rsidRDefault="0044212E" w:rsidP="001C708D">
            <w:pPr>
              <w:jc w:val="left"/>
              <w:rPr>
                <w:rFonts w:ascii="Times New Roman" w:hAnsi="Times New Roman" w:cs="Times New Roman"/>
                <w:color w:val="000000"/>
              </w:rPr>
            </w:pPr>
            <w:r w:rsidRPr="001C708D">
              <w:rPr>
                <w:rFonts w:ascii="Times New Roman" w:hAnsi="Times New Roman" w:cs="Times New Roman"/>
                <w:color w:val="000000"/>
              </w:rPr>
              <w:t xml:space="preserve">K-Nearest </w:t>
            </w:r>
            <w:r w:rsidR="001C708D" w:rsidRPr="001C708D">
              <w:rPr>
                <w:rFonts w:ascii="Times New Roman" w:hAnsi="Times New Roman" w:cs="Times New Roman"/>
                <w:color w:val="000000"/>
              </w:rPr>
              <w:t>Neighbor</w:t>
            </w:r>
            <w:r w:rsidRPr="001C708D">
              <w:rPr>
                <w:rFonts w:ascii="Times New Roman" w:hAnsi="Times New Roman" w:cs="Times New Roman"/>
                <w:color w:val="000000"/>
              </w:rPr>
              <w:t xml:space="preserve"> and Logistic Regression gave highest accuracy than others</w:t>
            </w:r>
          </w:p>
        </w:tc>
      </w:tr>
    </w:tbl>
    <w:p w14:paraId="22C9BA60" w14:textId="50F72451" w:rsidR="00030EDB" w:rsidRDefault="00030EDB" w:rsidP="00030EDB"/>
    <w:p w14:paraId="1E0D6302" w14:textId="77777777" w:rsidR="00653861" w:rsidRDefault="00653861" w:rsidP="00030EDB"/>
    <w:p w14:paraId="6B21510A" w14:textId="77777777" w:rsidR="003D57B5" w:rsidRDefault="00030EDB" w:rsidP="00030EDB">
      <w:r w:rsidRPr="00CA783D">
        <w:br w:type="page"/>
      </w:r>
    </w:p>
    <w:p w14:paraId="1E2FBC27" w14:textId="25FA2C94" w:rsidR="007F12F3" w:rsidRDefault="007F12F3" w:rsidP="002A10A8">
      <w:pPr>
        <w:pStyle w:val="Heading1"/>
        <w:spacing w:before="1418"/>
        <w:ind w:right="567"/>
        <w:jc w:val="center"/>
        <w:rPr>
          <w:rFonts w:asciiTheme="majorBidi" w:hAnsiTheme="majorBidi"/>
          <w:color w:val="auto"/>
        </w:rPr>
      </w:pPr>
      <w:bookmarkStart w:id="14" w:name="_Toc58572019"/>
      <w:r>
        <w:rPr>
          <w:rFonts w:asciiTheme="majorBidi" w:hAnsiTheme="majorBidi"/>
          <w:color w:val="auto"/>
        </w:rPr>
        <w:lastRenderedPageBreak/>
        <w:t xml:space="preserve">CHAPTER </w:t>
      </w:r>
      <w:r w:rsidR="002C7526">
        <w:rPr>
          <w:rFonts w:asciiTheme="majorBidi" w:hAnsiTheme="majorBidi"/>
          <w:color w:val="auto"/>
        </w:rPr>
        <w:t>3</w:t>
      </w:r>
      <w:bookmarkEnd w:id="14"/>
    </w:p>
    <w:p w14:paraId="2851F970" w14:textId="77777777" w:rsidR="007F12F3" w:rsidRDefault="007F12F3" w:rsidP="007F12F3"/>
    <w:p w14:paraId="6BDB0C49" w14:textId="77777777" w:rsidR="007F12F3" w:rsidRDefault="007F12F3" w:rsidP="007F12F3"/>
    <w:p w14:paraId="4D733B1D" w14:textId="77777777" w:rsidR="007F12F3" w:rsidRDefault="007F12F3" w:rsidP="007F12F3"/>
    <w:p w14:paraId="58AFA545" w14:textId="77777777" w:rsidR="007F12F3" w:rsidRDefault="007F12F3" w:rsidP="007F12F3"/>
    <w:p w14:paraId="65642AD2" w14:textId="35C58382" w:rsidR="007F12F3" w:rsidRPr="007F1EC9" w:rsidRDefault="006674D9" w:rsidP="002A10A8">
      <w:pPr>
        <w:pStyle w:val="Heading1"/>
        <w:spacing w:before="0"/>
        <w:ind w:right="567"/>
        <w:jc w:val="center"/>
        <w:rPr>
          <w:rFonts w:asciiTheme="majorBidi" w:hAnsiTheme="majorBidi"/>
          <w:color w:val="auto"/>
          <w:sz w:val="26"/>
          <w:szCs w:val="26"/>
        </w:rPr>
      </w:pPr>
      <w:bookmarkStart w:id="15" w:name="_Toc58572020"/>
      <w:r w:rsidRPr="007F1EC9">
        <w:rPr>
          <w:rFonts w:asciiTheme="majorBidi" w:hAnsiTheme="majorBidi"/>
          <w:color w:val="auto"/>
          <w:sz w:val="26"/>
          <w:szCs w:val="26"/>
        </w:rPr>
        <w:t>RESEARCH GAP</w:t>
      </w:r>
      <w:bookmarkEnd w:id="15"/>
    </w:p>
    <w:p w14:paraId="4ECBA390" w14:textId="77777777" w:rsidR="007F12F3" w:rsidRPr="005966B3" w:rsidRDefault="007F12F3" w:rsidP="007F12F3">
      <w:pPr>
        <w:rPr>
          <w:sz w:val="26"/>
          <w:szCs w:val="26"/>
        </w:rPr>
      </w:pPr>
    </w:p>
    <w:p w14:paraId="754EAD04" w14:textId="77777777" w:rsidR="007F12F3" w:rsidRDefault="007F12F3" w:rsidP="007F12F3"/>
    <w:p w14:paraId="5F31B285" w14:textId="10CA602A" w:rsidR="007F12F3" w:rsidRDefault="007F12F3" w:rsidP="007F12F3"/>
    <w:p w14:paraId="3ED7E0D5" w14:textId="77777777" w:rsidR="002A10A8" w:rsidRDefault="002A10A8" w:rsidP="007F12F3"/>
    <w:p w14:paraId="063F58ED" w14:textId="1F90F056" w:rsidR="006E7303" w:rsidRDefault="00C14115" w:rsidP="00B64662">
      <w:pPr>
        <w:spacing w:line="360" w:lineRule="auto"/>
        <w:ind w:firstLine="720"/>
        <w:rPr>
          <w:rFonts w:ascii="Times New Roman" w:hAnsi="Times New Roman" w:cs="Times New Roman"/>
        </w:rPr>
      </w:pPr>
      <w:r w:rsidRPr="00C14115">
        <w:rPr>
          <w:rFonts w:ascii="Times New Roman" w:hAnsi="Times New Roman" w:cs="Times New Roman"/>
        </w:rPr>
        <w:t>Currently, symptoms-based lived disorder prediction in research is not enough carried out. Instead, work is done on image base analysis using different ML algorithms. Symptoms-based liver disorder is helpful for both patient and doctor. This way of prediction does not require costly pre-tests etc. This research can contribute in diagnosing liver disorder using symptoms-based patient profile instead of ultrasound or X-Rays</w:t>
      </w:r>
      <w:r w:rsidR="003B1C42" w:rsidRPr="00E24F21">
        <w:rPr>
          <w:rFonts w:ascii="Times New Roman" w:hAnsi="Times New Roman" w:cs="Times New Roman"/>
        </w:rPr>
        <w:t>.</w:t>
      </w:r>
    </w:p>
    <w:p w14:paraId="1660DBB3" w14:textId="667095F7" w:rsidR="00B64662" w:rsidRDefault="00B64662" w:rsidP="00B64662">
      <w:pPr>
        <w:spacing w:line="360" w:lineRule="auto"/>
        <w:ind w:firstLine="720"/>
        <w:rPr>
          <w:rFonts w:ascii="Times New Roman" w:hAnsi="Times New Roman" w:cs="Times New Roman"/>
        </w:rPr>
      </w:pPr>
    </w:p>
    <w:p w14:paraId="0836223D" w14:textId="7A5864F7" w:rsidR="00B64662" w:rsidRDefault="00B64662" w:rsidP="00B64662">
      <w:pPr>
        <w:spacing w:line="360" w:lineRule="auto"/>
        <w:ind w:firstLine="720"/>
        <w:rPr>
          <w:rFonts w:ascii="Times New Roman" w:hAnsi="Times New Roman" w:cs="Times New Roman"/>
        </w:rPr>
      </w:pPr>
    </w:p>
    <w:p w14:paraId="2C265589" w14:textId="5A590EAB" w:rsidR="00B64662" w:rsidRDefault="00B64662" w:rsidP="00B64662">
      <w:pPr>
        <w:spacing w:line="360" w:lineRule="auto"/>
        <w:ind w:firstLine="720"/>
        <w:rPr>
          <w:rFonts w:ascii="Times New Roman" w:hAnsi="Times New Roman" w:cs="Times New Roman"/>
        </w:rPr>
      </w:pPr>
    </w:p>
    <w:p w14:paraId="2594A637" w14:textId="77777777" w:rsidR="00B64662" w:rsidRPr="00B64662" w:rsidRDefault="00B64662" w:rsidP="00B64662">
      <w:pPr>
        <w:spacing w:line="360" w:lineRule="auto"/>
        <w:ind w:firstLine="720"/>
        <w:rPr>
          <w:rFonts w:ascii="Times New Roman" w:hAnsi="Times New Roman" w:cs="Times New Roman"/>
        </w:rPr>
      </w:pPr>
    </w:p>
    <w:p w14:paraId="04A8FB94" w14:textId="3FDC159F" w:rsidR="002C7526" w:rsidRPr="00826F9D" w:rsidRDefault="002C7526" w:rsidP="005923F0">
      <w:pPr>
        <w:pStyle w:val="Heading2"/>
        <w:numPr>
          <w:ilvl w:val="1"/>
          <w:numId w:val="19"/>
        </w:numPr>
        <w:ind w:left="0" w:firstLine="0"/>
        <w:rPr>
          <w:rFonts w:asciiTheme="majorBidi" w:hAnsiTheme="majorBidi"/>
          <w:color w:val="auto"/>
          <w:sz w:val="24"/>
          <w:szCs w:val="24"/>
        </w:rPr>
      </w:pPr>
      <w:bookmarkStart w:id="16" w:name="_Toc58572021"/>
      <w:r w:rsidRPr="002C7526">
        <w:rPr>
          <w:rFonts w:asciiTheme="majorBidi" w:hAnsiTheme="majorBidi"/>
          <w:color w:val="auto"/>
          <w:sz w:val="24"/>
          <w:szCs w:val="24"/>
        </w:rPr>
        <w:t>Problem Statement</w:t>
      </w:r>
      <w:bookmarkEnd w:id="16"/>
    </w:p>
    <w:p w14:paraId="7753C334" w14:textId="77777777" w:rsidR="002C7526" w:rsidRDefault="002C7526" w:rsidP="00030EDB"/>
    <w:p w14:paraId="0A142025" w14:textId="77777777" w:rsidR="002C7526" w:rsidRDefault="002C7526" w:rsidP="00030EDB"/>
    <w:p w14:paraId="30537730" w14:textId="23270A4D" w:rsidR="00030EDB" w:rsidRDefault="00F2758A" w:rsidP="00DC699E">
      <w:pPr>
        <w:spacing w:line="360" w:lineRule="auto"/>
        <w:ind w:firstLine="720"/>
        <w:rPr>
          <w:rFonts w:ascii="Times New Roman" w:hAnsi="Times New Roman" w:cs="Times New Roman"/>
        </w:rPr>
      </w:pPr>
      <w:r w:rsidRPr="00F2758A">
        <w:t>Most of the research were carried in the field of Medical history to predict Liver Disorder by using Image based dataset i.e. X-Rays, ultrasound etc. [14]. It is a time taking, costly, as well as it is predicted at the stage where liver has been damaged. Not enough literature is witnessed to predict Liver Disorder by using symptoms-based dataset. So, there is a need to carry research to detect Liver Disorder by using symptoms-based dataset by collecting dataset form local hospitals.</w:t>
      </w:r>
    </w:p>
    <w:p w14:paraId="7052CC09" w14:textId="77777777" w:rsidR="003B1C42" w:rsidRDefault="003B1C42" w:rsidP="003B1C42">
      <w:pPr>
        <w:ind w:firstLine="567"/>
      </w:pPr>
    </w:p>
    <w:p w14:paraId="336A6211" w14:textId="25D747A1" w:rsidR="003B1C42" w:rsidRDefault="003B1C42" w:rsidP="003B1C42">
      <w:pPr>
        <w:ind w:firstLine="567"/>
      </w:pPr>
    </w:p>
    <w:p w14:paraId="4EE3AD20" w14:textId="3DBC84BF" w:rsidR="00B64662" w:rsidRDefault="00B64662" w:rsidP="003B1C42">
      <w:pPr>
        <w:ind w:firstLine="567"/>
      </w:pPr>
    </w:p>
    <w:p w14:paraId="043D7818" w14:textId="77777777" w:rsidR="00B64662" w:rsidRPr="00704899" w:rsidRDefault="00B64662" w:rsidP="003B1C42">
      <w:pPr>
        <w:ind w:firstLine="567"/>
      </w:pPr>
    </w:p>
    <w:p w14:paraId="0DA5532F" w14:textId="344DB078" w:rsidR="00F574C3" w:rsidRPr="00826F9D" w:rsidRDefault="008C176D" w:rsidP="005923F0">
      <w:pPr>
        <w:pStyle w:val="Heading2"/>
        <w:numPr>
          <w:ilvl w:val="1"/>
          <w:numId w:val="19"/>
        </w:numPr>
        <w:ind w:left="0" w:firstLine="0"/>
        <w:rPr>
          <w:rFonts w:asciiTheme="majorBidi" w:hAnsiTheme="majorBidi"/>
          <w:color w:val="auto"/>
          <w:sz w:val="24"/>
          <w:szCs w:val="24"/>
        </w:rPr>
      </w:pPr>
      <w:bookmarkStart w:id="17" w:name="_Toc58572022"/>
      <w:bookmarkStart w:id="18" w:name="_Hlk58535356"/>
      <w:r>
        <w:rPr>
          <w:rFonts w:asciiTheme="majorBidi" w:hAnsiTheme="majorBidi"/>
          <w:color w:val="auto"/>
          <w:sz w:val="24"/>
          <w:szCs w:val="24"/>
        </w:rPr>
        <w:t>Research Questions</w:t>
      </w:r>
      <w:bookmarkEnd w:id="17"/>
      <w:r>
        <w:rPr>
          <w:rFonts w:asciiTheme="majorBidi" w:hAnsiTheme="majorBidi"/>
          <w:color w:val="auto"/>
          <w:sz w:val="24"/>
          <w:szCs w:val="24"/>
        </w:rPr>
        <w:t xml:space="preserve"> </w:t>
      </w:r>
      <w:bookmarkEnd w:id="18"/>
    </w:p>
    <w:p w14:paraId="0DABA909" w14:textId="77777777" w:rsidR="00F574C3" w:rsidRDefault="00F574C3" w:rsidP="00030EDB"/>
    <w:p w14:paraId="137E9F3A" w14:textId="77777777" w:rsidR="00F574C3" w:rsidRDefault="00F574C3" w:rsidP="00030EDB"/>
    <w:p w14:paraId="53B64C58" w14:textId="60FC6390" w:rsidR="00030EDB" w:rsidRPr="00704899" w:rsidRDefault="003B1C42" w:rsidP="009224DB">
      <w:pPr>
        <w:spacing w:line="360" w:lineRule="auto"/>
        <w:ind w:firstLine="720"/>
      </w:pPr>
      <w:r w:rsidRPr="00E24F21">
        <w:rPr>
          <w:rFonts w:ascii="Times New Roman" w:hAnsi="Times New Roman" w:cs="Times New Roman"/>
        </w:rPr>
        <w:t>The following research question will be addressed in this research work.</w:t>
      </w:r>
    </w:p>
    <w:p w14:paraId="10570F33" w14:textId="31DF0847" w:rsidR="00704899" w:rsidRPr="0067107B" w:rsidRDefault="0067107B" w:rsidP="00B411AA">
      <w:pPr>
        <w:pStyle w:val="ListParagraph"/>
        <w:numPr>
          <w:ilvl w:val="0"/>
          <w:numId w:val="4"/>
        </w:numPr>
        <w:spacing w:line="360" w:lineRule="auto"/>
        <w:ind w:left="0" w:firstLine="993"/>
        <w:jc w:val="left"/>
      </w:pPr>
      <w:r w:rsidRPr="0067107B">
        <w:t>How to predict Liver Disorder by using symptoms-based dataset with better accuracy?</w:t>
      </w:r>
      <w:r w:rsidR="00704899" w:rsidRPr="0067107B">
        <w:rPr>
          <w:sz w:val="22"/>
        </w:rPr>
        <w:br w:type="page"/>
      </w:r>
    </w:p>
    <w:p w14:paraId="59B979E6" w14:textId="77777777" w:rsidR="00CC2075" w:rsidRDefault="00CC2075" w:rsidP="00CC2075">
      <w:pPr>
        <w:pStyle w:val="Heading1"/>
        <w:spacing w:before="1418"/>
        <w:ind w:right="567"/>
        <w:jc w:val="center"/>
        <w:rPr>
          <w:rFonts w:asciiTheme="majorBidi" w:hAnsiTheme="majorBidi"/>
          <w:color w:val="auto"/>
        </w:rPr>
      </w:pPr>
    </w:p>
    <w:p w14:paraId="5D807739" w14:textId="02CBA65A" w:rsidR="00826F9D" w:rsidRDefault="00826F9D" w:rsidP="00CC2075">
      <w:pPr>
        <w:pStyle w:val="Heading1"/>
        <w:spacing w:before="1418"/>
        <w:ind w:right="567"/>
        <w:jc w:val="center"/>
        <w:rPr>
          <w:rFonts w:asciiTheme="majorBidi" w:hAnsiTheme="majorBidi"/>
          <w:color w:val="auto"/>
        </w:rPr>
      </w:pPr>
      <w:bookmarkStart w:id="19" w:name="_Toc58572023"/>
      <w:r>
        <w:rPr>
          <w:rFonts w:asciiTheme="majorBidi" w:hAnsiTheme="majorBidi"/>
          <w:color w:val="auto"/>
        </w:rPr>
        <w:t>CHAPTER 4</w:t>
      </w:r>
      <w:bookmarkEnd w:id="19"/>
    </w:p>
    <w:p w14:paraId="1B23F794" w14:textId="77777777" w:rsidR="00CC2075" w:rsidRDefault="00CC2075" w:rsidP="00826F9D"/>
    <w:p w14:paraId="15B9CD2A" w14:textId="77777777" w:rsidR="00826F9D" w:rsidRDefault="00826F9D" w:rsidP="00826F9D"/>
    <w:p w14:paraId="1400934F" w14:textId="2F9A4EF9" w:rsidR="00826F9D" w:rsidRDefault="00826F9D" w:rsidP="00826F9D"/>
    <w:p w14:paraId="4DD47B46" w14:textId="77777777" w:rsidR="00FF5635" w:rsidRDefault="00FF5635" w:rsidP="00826F9D"/>
    <w:p w14:paraId="75200960" w14:textId="77777777" w:rsidR="00826F9D" w:rsidRPr="00FF5635" w:rsidRDefault="00826F9D" w:rsidP="00CC2075">
      <w:pPr>
        <w:pStyle w:val="Heading1"/>
        <w:spacing w:before="0"/>
        <w:ind w:right="567"/>
        <w:jc w:val="center"/>
        <w:rPr>
          <w:rFonts w:asciiTheme="majorBidi" w:hAnsiTheme="majorBidi"/>
          <w:color w:val="auto"/>
          <w:sz w:val="26"/>
          <w:szCs w:val="26"/>
        </w:rPr>
      </w:pPr>
      <w:bookmarkStart w:id="20" w:name="_Toc58572024"/>
      <w:r w:rsidRPr="00FF5635">
        <w:rPr>
          <w:rFonts w:asciiTheme="majorBidi" w:hAnsiTheme="majorBidi"/>
          <w:color w:val="auto"/>
          <w:sz w:val="26"/>
          <w:szCs w:val="26"/>
        </w:rPr>
        <w:t>AIMS AND OBJECTIVES</w:t>
      </w:r>
      <w:bookmarkEnd w:id="20"/>
    </w:p>
    <w:p w14:paraId="6914933F" w14:textId="77777777" w:rsidR="00826F9D" w:rsidRDefault="00826F9D" w:rsidP="00826F9D"/>
    <w:p w14:paraId="5561BCF7" w14:textId="77777777" w:rsidR="00826F9D" w:rsidRDefault="00826F9D" w:rsidP="00826F9D"/>
    <w:p w14:paraId="219B2AD8" w14:textId="77777777" w:rsidR="00826F9D" w:rsidRDefault="00826F9D" w:rsidP="00826F9D"/>
    <w:p w14:paraId="58C77583" w14:textId="77777777" w:rsidR="00826F9D" w:rsidRDefault="00826F9D" w:rsidP="00826F9D">
      <w:pPr>
        <w:rPr>
          <w:b/>
          <w:bCs/>
          <w:sz w:val="28"/>
        </w:rPr>
      </w:pPr>
    </w:p>
    <w:p w14:paraId="76F402A5" w14:textId="77777777" w:rsidR="00826F9D" w:rsidRPr="00E24F21" w:rsidRDefault="00826F9D" w:rsidP="00FF5635">
      <w:pPr>
        <w:spacing w:line="360" w:lineRule="auto"/>
        <w:ind w:firstLine="680"/>
        <w:rPr>
          <w:rFonts w:ascii="Times New Roman" w:hAnsi="Times New Roman" w:cs="Times New Roman"/>
        </w:rPr>
      </w:pPr>
      <w:r w:rsidRPr="00E24F21">
        <w:rPr>
          <w:rFonts w:ascii="Times New Roman" w:hAnsi="Times New Roman" w:cs="Times New Roman"/>
        </w:rPr>
        <w:t>Based on literature review</w:t>
      </w:r>
      <w:r>
        <w:rPr>
          <w:rFonts w:ascii="Times New Roman" w:hAnsi="Times New Roman" w:cs="Times New Roman"/>
        </w:rPr>
        <w:t xml:space="preserve"> of Liver Disorder using symptoms-based dataset, very little work</w:t>
      </w:r>
      <w:r w:rsidRPr="00E24F21">
        <w:rPr>
          <w:rFonts w:ascii="Times New Roman" w:hAnsi="Times New Roman" w:cs="Times New Roman"/>
        </w:rPr>
        <w:t xml:space="preserve"> is done </w:t>
      </w:r>
      <w:r>
        <w:rPr>
          <w:rFonts w:ascii="Times New Roman" w:hAnsi="Times New Roman" w:cs="Times New Roman"/>
        </w:rPr>
        <w:t xml:space="preserve">for </w:t>
      </w:r>
      <w:r w:rsidRPr="00E24F21">
        <w:rPr>
          <w:rFonts w:ascii="Times New Roman" w:hAnsi="Times New Roman" w:cs="Times New Roman"/>
        </w:rPr>
        <w:t>detection and classification. So, to address this issue this research aims to design and develo</w:t>
      </w:r>
      <w:r>
        <w:rPr>
          <w:rFonts w:ascii="Times New Roman" w:hAnsi="Times New Roman" w:cs="Times New Roman"/>
        </w:rPr>
        <w:t>p model to achieve better accuracy on local dataset</w:t>
      </w:r>
      <w:r w:rsidRPr="00E24F21">
        <w:rPr>
          <w:rFonts w:ascii="Times New Roman" w:hAnsi="Times New Roman" w:cs="Times New Roman"/>
        </w:rPr>
        <w:t>.</w:t>
      </w:r>
    </w:p>
    <w:p w14:paraId="0A166EE7" w14:textId="77777777" w:rsidR="00826F9D" w:rsidRPr="00E24F21" w:rsidRDefault="00826F9D" w:rsidP="00FF5635">
      <w:pPr>
        <w:spacing w:line="360" w:lineRule="auto"/>
        <w:ind w:firstLine="680"/>
        <w:rPr>
          <w:rFonts w:ascii="Times New Roman" w:hAnsi="Times New Roman" w:cs="Times New Roman"/>
        </w:rPr>
      </w:pPr>
      <w:r w:rsidRPr="00E24F21">
        <w:rPr>
          <w:rFonts w:ascii="Times New Roman" w:hAnsi="Times New Roman" w:cs="Times New Roman"/>
        </w:rPr>
        <w:t xml:space="preserve">The aim of this research is to facilitate medical professionals to detect </w:t>
      </w:r>
      <w:r>
        <w:rPr>
          <w:rFonts w:ascii="Times New Roman" w:hAnsi="Times New Roman" w:cs="Times New Roman"/>
        </w:rPr>
        <w:t>Liver Disorder</w:t>
      </w:r>
      <w:r w:rsidRPr="00E24F21">
        <w:rPr>
          <w:rFonts w:ascii="Times New Roman" w:hAnsi="Times New Roman" w:cs="Times New Roman"/>
        </w:rPr>
        <w:t xml:space="preserve"> with high expertise of consultants.</w:t>
      </w:r>
    </w:p>
    <w:p w14:paraId="2610DB6F" w14:textId="77777777" w:rsidR="00FF5635" w:rsidRDefault="00826F9D" w:rsidP="00F074E3">
      <w:pPr>
        <w:pStyle w:val="ListParagraph"/>
        <w:numPr>
          <w:ilvl w:val="0"/>
          <w:numId w:val="10"/>
        </w:numPr>
        <w:spacing w:line="360" w:lineRule="auto"/>
        <w:ind w:left="284" w:firstLine="709"/>
        <w:rPr>
          <w:rFonts w:ascii="Times New Roman" w:hAnsi="Times New Roman" w:cs="Times New Roman"/>
        </w:rPr>
      </w:pPr>
      <w:r w:rsidRPr="002E00E4">
        <w:rPr>
          <w:rFonts w:ascii="Times New Roman" w:hAnsi="Times New Roman" w:cs="Times New Roman"/>
        </w:rPr>
        <w:t>Collection of datasets from local hospital(s).</w:t>
      </w:r>
    </w:p>
    <w:p w14:paraId="0E91FA74" w14:textId="6FCCFCF3" w:rsidR="00826F9D" w:rsidRPr="00FF5635" w:rsidRDefault="00826F9D" w:rsidP="00F074E3">
      <w:pPr>
        <w:pStyle w:val="ListParagraph"/>
        <w:numPr>
          <w:ilvl w:val="0"/>
          <w:numId w:val="10"/>
        </w:numPr>
        <w:spacing w:line="360" w:lineRule="auto"/>
        <w:ind w:left="284" w:firstLine="709"/>
        <w:rPr>
          <w:rFonts w:ascii="Times New Roman" w:hAnsi="Times New Roman" w:cs="Times New Roman"/>
        </w:rPr>
      </w:pPr>
      <w:r w:rsidRPr="00FF5635">
        <w:rPr>
          <w:rFonts w:ascii="Times New Roman" w:hAnsi="Times New Roman" w:cs="Times New Roman"/>
        </w:rPr>
        <w:t>To predict Liver Disorder by using symptoms-based dataset with better accuracy.</w:t>
      </w:r>
    </w:p>
    <w:p w14:paraId="1141E406" w14:textId="77777777" w:rsidR="00826F9D" w:rsidRPr="00264C40" w:rsidRDefault="00826F9D" w:rsidP="00826F9D">
      <w:pPr>
        <w:pStyle w:val="ListParagraph"/>
        <w:numPr>
          <w:ilvl w:val="0"/>
          <w:numId w:val="10"/>
        </w:numPr>
      </w:pPr>
      <w:r w:rsidRPr="00A423A3">
        <w:br w:type="page"/>
      </w:r>
    </w:p>
    <w:p w14:paraId="6BA94AC9" w14:textId="77777777" w:rsidR="006F0087" w:rsidRDefault="006F0087" w:rsidP="006F0087">
      <w:pPr>
        <w:pStyle w:val="Heading1"/>
        <w:spacing w:before="1418"/>
        <w:ind w:right="567"/>
        <w:jc w:val="center"/>
        <w:rPr>
          <w:rFonts w:asciiTheme="majorBidi" w:hAnsiTheme="majorBidi"/>
          <w:color w:val="auto"/>
        </w:rPr>
      </w:pPr>
    </w:p>
    <w:p w14:paraId="62D119F7" w14:textId="6DBC4B7F" w:rsidR="00AA0797" w:rsidRDefault="00AA0797" w:rsidP="006F0087">
      <w:pPr>
        <w:pStyle w:val="Heading1"/>
        <w:spacing w:before="1418"/>
        <w:ind w:right="567"/>
        <w:jc w:val="center"/>
        <w:rPr>
          <w:rFonts w:asciiTheme="majorBidi" w:hAnsiTheme="majorBidi"/>
          <w:color w:val="auto"/>
        </w:rPr>
      </w:pPr>
      <w:bookmarkStart w:id="21" w:name="_Toc58572025"/>
      <w:r>
        <w:rPr>
          <w:rFonts w:asciiTheme="majorBidi" w:hAnsiTheme="majorBidi"/>
          <w:color w:val="auto"/>
        </w:rPr>
        <w:t xml:space="preserve">CHAPTER </w:t>
      </w:r>
      <w:r w:rsidR="00554E87">
        <w:rPr>
          <w:rFonts w:asciiTheme="majorBidi" w:hAnsiTheme="majorBidi"/>
          <w:color w:val="auto"/>
        </w:rPr>
        <w:t>5</w:t>
      </w:r>
      <w:bookmarkEnd w:id="21"/>
    </w:p>
    <w:p w14:paraId="0ADDF63F" w14:textId="77777777" w:rsidR="00AA0797" w:rsidRDefault="00AA0797" w:rsidP="00AA0797"/>
    <w:p w14:paraId="003C7661" w14:textId="77777777" w:rsidR="00AA0797" w:rsidRDefault="00AA0797" w:rsidP="00AA0797"/>
    <w:p w14:paraId="2A961027" w14:textId="75B58A27" w:rsidR="00AA0797" w:rsidRDefault="00AA0797" w:rsidP="00AA0797"/>
    <w:p w14:paraId="59F66263" w14:textId="449971EA" w:rsidR="00AA0797" w:rsidRDefault="00AA0797" w:rsidP="00AA0797"/>
    <w:p w14:paraId="5C295D5C" w14:textId="501FA297" w:rsidR="00AA0797" w:rsidRPr="00DA01AA" w:rsidRDefault="00AA0797" w:rsidP="006F0087">
      <w:pPr>
        <w:pStyle w:val="Heading1"/>
        <w:spacing w:before="0"/>
        <w:ind w:right="567"/>
        <w:jc w:val="center"/>
        <w:rPr>
          <w:rFonts w:asciiTheme="majorBidi" w:hAnsiTheme="majorBidi"/>
          <w:color w:val="auto"/>
        </w:rPr>
      </w:pPr>
      <w:bookmarkStart w:id="22" w:name="_Toc58572026"/>
      <w:r>
        <w:rPr>
          <w:rFonts w:asciiTheme="majorBidi" w:hAnsiTheme="majorBidi"/>
          <w:color w:val="auto"/>
        </w:rPr>
        <w:t>RESEARCH METHODOLOGY</w:t>
      </w:r>
      <w:bookmarkEnd w:id="22"/>
    </w:p>
    <w:p w14:paraId="293126E5" w14:textId="77777777" w:rsidR="006F0087" w:rsidRDefault="006F0087" w:rsidP="006F0087"/>
    <w:p w14:paraId="7676B6BB" w14:textId="77777777" w:rsidR="006F0087" w:rsidRDefault="006F0087" w:rsidP="006F0087"/>
    <w:p w14:paraId="7F483D4A" w14:textId="77777777" w:rsidR="006F0087" w:rsidRDefault="006F0087" w:rsidP="006F0087"/>
    <w:p w14:paraId="4CCD8B65" w14:textId="77777777" w:rsidR="006F0087" w:rsidRDefault="006F0087" w:rsidP="006F0087"/>
    <w:p w14:paraId="129FD278" w14:textId="3F929FFD" w:rsidR="00900E3D" w:rsidRDefault="006B240A" w:rsidP="00FA628B">
      <w:pPr>
        <w:spacing w:line="360" w:lineRule="auto"/>
        <w:ind w:firstLine="720"/>
        <w:rPr>
          <w:rFonts w:ascii="Times New Roman" w:hAnsi="Times New Roman" w:cs="Times New Roman"/>
        </w:rPr>
      </w:pPr>
      <w:r w:rsidRPr="006B240A">
        <w:rPr>
          <w:rFonts w:ascii="Times New Roman" w:hAnsi="Times New Roman" w:cs="Times New Roman"/>
        </w:rPr>
        <w:t>There are different ways to carry research. There exist different techniques and methods to find out the answers to the research related questions. To find out more facts and figures and identify variables related to the research, for this research both qualitative and quantitative will use and then analyze the research problem. Its purpose is to find a solution to the research problems. Classification based Machine Learning algorithms are used to diagnose/predict the disease. The following methodology is used to predict Liver Disorder by using advance machine learning and deep learning. The methodology following to complete the research consist of 5 phases.</w:t>
      </w:r>
    </w:p>
    <w:p w14:paraId="7DD4BB55" w14:textId="511047A8" w:rsidR="006F0087" w:rsidRDefault="006F0087" w:rsidP="006F0087">
      <w:pPr>
        <w:spacing w:line="360" w:lineRule="auto"/>
        <w:ind w:firstLine="720"/>
        <w:rPr>
          <w:rFonts w:ascii="Times New Roman" w:hAnsi="Times New Roman" w:cs="Times New Roman"/>
        </w:rPr>
      </w:pPr>
    </w:p>
    <w:p w14:paraId="224E8D3E" w14:textId="5864AA57" w:rsidR="006F0087" w:rsidRDefault="006F0087" w:rsidP="006F0087">
      <w:pPr>
        <w:spacing w:line="360" w:lineRule="auto"/>
        <w:ind w:firstLine="720"/>
        <w:rPr>
          <w:rFonts w:ascii="Times New Roman" w:hAnsi="Times New Roman" w:cs="Times New Roman"/>
        </w:rPr>
      </w:pPr>
    </w:p>
    <w:p w14:paraId="5A46C159" w14:textId="67744D3E" w:rsidR="006F0087" w:rsidRDefault="006F0087" w:rsidP="006F0087">
      <w:pPr>
        <w:spacing w:line="360" w:lineRule="auto"/>
        <w:ind w:firstLine="720"/>
        <w:rPr>
          <w:rFonts w:ascii="Times New Roman" w:hAnsi="Times New Roman" w:cs="Times New Roman"/>
        </w:rPr>
      </w:pPr>
    </w:p>
    <w:p w14:paraId="73C44286" w14:textId="4B390A50" w:rsidR="006F0087" w:rsidRDefault="006F0087" w:rsidP="006F0087">
      <w:pPr>
        <w:spacing w:line="360" w:lineRule="auto"/>
        <w:ind w:firstLine="720"/>
        <w:rPr>
          <w:rFonts w:ascii="Times New Roman" w:hAnsi="Times New Roman" w:cs="Times New Roman"/>
        </w:rPr>
      </w:pPr>
    </w:p>
    <w:p w14:paraId="664D6DCF" w14:textId="075E1077" w:rsidR="006F0087" w:rsidRDefault="006F0087" w:rsidP="006F0087">
      <w:pPr>
        <w:spacing w:line="360" w:lineRule="auto"/>
        <w:ind w:firstLine="720"/>
        <w:rPr>
          <w:rFonts w:ascii="Times New Roman" w:hAnsi="Times New Roman" w:cs="Times New Roman"/>
        </w:rPr>
      </w:pPr>
    </w:p>
    <w:p w14:paraId="518ECD6D" w14:textId="6E6BB21A" w:rsidR="006F0087" w:rsidRDefault="006F0087" w:rsidP="006F0087">
      <w:pPr>
        <w:spacing w:line="360" w:lineRule="auto"/>
        <w:ind w:firstLine="720"/>
        <w:rPr>
          <w:rFonts w:ascii="Times New Roman" w:hAnsi="Times New Roman" w:cs="Times New Roman"/>
        </w:rPr>
      </w:pPr>
    </w:p>
    <w:p w14:paraId="349C71AD" w14:textId="13324E65" w:rsidR="006F0087" w:rsidRDefault="006F0087" w:rsidP="006F0087">
      <w:pPr>
        <w:spacing w:line="360" w:lineRule="auto"/>
        <w:ind w:firstLine="720"/>
        <w:rPr>
          <w:rFonts w:ascii="Times New Roman" w:hAnsi="Times New Roman" w:cs="Times New Roman"/>
        </w:rPr>
      </w:pPr>
    </w:p>
    <w:p w14:paraId="57A64FD0" w14:textId="2250D2C7" w:rsidR="006F0087" w:rsidRDefault="006F0087" w:rsidP="006F0087">
      <w:pPr>
        <w:spacing w:line="360" w:lineRule="auto"/>
        <w:ind w:firstLine="720"/>
        <w:rPr>
          <w:rFonts w:ascii="Times New Roman" w:hAnsi="Times New Roman" w:cs="Times New Roman"/>
        </w:rPr>
      </w:pPr>
    </w:p>
    <w:p w14:paraId="11B2EB92" w14:textId="2E6A9115" w:rsidR="006F0087" w:rsidRDefault="006F0087" w:rsidP="006F0087">
      <w:pPr>
        <w:spacing w:line="360" w:lineRule="auto"/>
        <w:ind w:firstLine="720"/>
        <w:rPr>
          <w:rFonts w:ascii="Times New Roman" w:hAnsi="Times New Roman" w:cs="Times New Roman"/>
        </w:rPr>
      </w:pPr>
    </w:p>
    <w:p w14:paraId="6BA494FC" w14:textId="1A8272B3" w:rsidR="006F0087" w:rsidRDefault="006F0087" w:rsidP="006F0087">
      <w:pPr>
        <w:spacing w:line="360" w:lineRule="auto"/>
        <w:ind w:firstLine="720"/>
        <w:rPr>
          <w:rFonts w:ascii="Times New Roman" w:hAnsi="Times New Roman" w:cs="Times New Roman"/>
        </w:rPr>
      </w:pPr>
    </w:p>
    <w:p w14:paraId="73204F80" w14:textId="3996D08B" w:rsidR="006F0087" w:rsidRDefault="006F0087" w:rsidP="006F0087">
      <w:pPr>
        <w:spacing w:line="360" w:lineRule="auto"/>
        <w:ind w:firstLine="720"/>
        <w:rPr>
          <w:rFonts w:ascii="Times New Roman" w:hAnsi="Times New Roman" w:cs="Times New Roman"/>
        </w:rPr>
      </w:pPr>
    </w:p>
    <w:p w14:paraId="69CB45D3" w14:textId="16862F88" w:rsidR="006F0087" w:rsidRDefault="006F0087" w:rsidP="006F0087">
      <w:pPr>
        <w:spacing w:line="360" w:lineRule="auto"/>
        <w:ind w:firstLine="720"/>
        <w:rPr>
          <w:rFonts w:ascii="Times New Roman" w:hAnsi="Times New Roman" w:cs="Times New Roman"/>
        </w:rPr>
      </w:pPr>
    </w:p>
    <w:p w14:paraId="37195977" w14:textId="6289F78E" w:rsidR="006F0087" w:rsidRDefault="006F0087" w:rsidP="006F0087">
      <w:pPr>
        <w:spacing w:line="360" w:lineRule="auto"/>
        <w:ind w:firstLine="720"/>
        <w:rPr>
          <w:rFonts w:ascii="Times New Roman" w:hAnsi="Times New Roman" w:cs="Times New Roman"/>
        </w:rPr>
      </w:pPr>
    </w:p>
    <w:p w14:paraId="61EAEDCE" w14:textId="2EECB7F0" w:rsidR="006F0087" w:rsidRDefault="006F0087" w:rsidP="006F0087">
      <w:pPr>
        <w:spacing w:line="360" w:lineRule="auto"/>
        <w:ind w:firstLine="720"/>
        <w:rPr>
          <w:rFonts w:ascii="Times New Roman" w:hAnsi="Times New Roman" w:cs="Times New Roman"/>
        </w:rPr>
      </w:pPr>
    </w:p>
    <w:p w14:paraId="586A83AB" w14:textId="7899C7C0" w:rsidR="00900E3D" w:rsidRDefault="008555A0" w:rsidP="00900E3D">
      <w:pPr>
        <w:rPr>
          <w:color w:val="000000" w:themeColor="text1"/>
        </w:rPr>
      </w:pPr>
      <w:r w:rsidRPr="00E65A23">
        <w:rPr>
          <w:b/>
          <w:bCs/>
          <w:noProof/>
          <w:color w:val="000000" w:themeColor="text1"/>
        </w:rPr>
        <w:lastRenderedPageBreak/>
        <w:drawing>
          <wp:anchor distT="0" distB="0" distL="114300" distR="114300" simplePos="0" relativeHeight="251645952" behindDoc="0" locked="0" layoutInCell="1" allowOverlap="1" wp14:anchorId="0F01BC2B" wp14:editId="6117D67F">
            <wp:simplePos x="0" y="0"/>
            <wp:positionH relativeFrom="margin">
              <wp:posOffset>1242695</wp:posOffset>
            </wp:positionH>
            <wp:positionV relativeFrom="margin">
              <wp:posOffset>118745</wp:posOffset>
            </wp:positionV>
            <wp:extent cx="3562350" cy="4114800"/>
            <wp:effectExtent l="0" t="0" r="19050" b="19050"/>
            <wp:wrapSquare wrapText="bothSides"/>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anchor>
        </w:drawing>
      </w:r>
      <w:r w:rsidR="00900E3D">
        <w:rPr>
          <w:noProof/>
          <w:color w:val="000000" w:themeColor="text1"/>
        </w:rPr>
        <mc:AlternateContent>
          <mc:Choice Requires="wps">
            <w:drawing>
              <wp:anchor distT="0" distB="0" distL="114300" distR="114300" simplePos="0" relativeHeight="251639808" behindDoc="0" locked="0" layoutInCell="1" allowOverlap="1" wp14:anchorId="78CA1D23" wp14:editId="77754EAA">
                <wp:simplePos x="0" y="0"/>
                <wp:positionH relativeFrom="column">
                  <wp:posOffset>771525</wp:posOffset>
                </wp:positionH>
                <wp:positionV relativeFrom="paragraph">
                  <wp:posOffset>123190</wp:posOffset>
                </wp:positionV>
                <wp:extent cx="266700" cy="1057275"/>
                <wp:effectExtent l="57150" t="38100" r="57150" b="104775"/>
                <wp:wrapNone/>
                <wp:docPr id="1" name="Left Brace 1"/>
                <wp:cNvGraphicFramePr/>
                <a:graphic xmlns:a="http://schemas.openxmlformats.org/drawingml/2006/main">
                  <a:graphicData uri="http://schemas.microsoft.com/office/word/2010/wordprocessingShape">
                    <wps:wsp>
                      <wps:cNvSpPr/>
                      <wps:spPr>
                        <a:xfrm>
                          <a:off x="0" y="0"/>
                          <a:ext cx="266700" cy="1057275"/>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F2CBC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 o:spid="_x0000_s1026" type="#_x0000_t87" style="position:absolute;margin-left:60.75pt;margin-top:9.7pt;width:21pt;height:83.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" adj="454" strokecolor="black [3200]" strokeweight="2pt">
                <v:shadow on="t" color="black" opacity="24903f" origin=",.5" offset="0,.55556mm"/>
              </v:shape>
            </w:pict>
          </mc:Fallback>
        </mc:AlternateContent>
      </w:r>
    </w:p>
    <w:p w14:paraId="094A1396" w14:textId="22040FA1" w:rsidR="00900E3D" w:rsidRDefault="00900E3D" w:rsidP="00900E3D">
      <w:pPr>
        <w:rPr>
          <w:color w:val="000000" w:themeColor="text1"/>
        </w:rPr>
      </w:pPr>
    </w:p>
    <w:p w14:paraId="22DC448A" w14:textId="75508602" w:rsidR="00CE055C" w:rsidRPr="00EE337A" w:rsidRDefault="00CE055C" w:rsidP="00900E3D">
      <w:pPr>
        <w:rPr>
          <w:color w:val="000000" w:themeColor="text1"/>
          <w:sz w:val="32"/>
          <w:szCs w:val="32"/>
        </w:rPr>
      </w:pPr>
    </w:p>
    <w:p w14:paraId="2528C3D4" w14:textId="149A5574" w:rsidR="00CE055C" w:rsidRPr="00CE055C" w:rsidRDefault="00CE055C" w:rsidP="00900E3D">
      <w:pPr>
        <w:rPr>
          <w:color w:val="000000" w:themeColor="text1"/>
          <w:sz w:val="2"/>
          <w:szCs w:val="2"/>
        </w:rPr>
      </w:pPr>
    </w:p>
    <w:p w14:paraId="79DE1A82" w14:textId="363CE30D" w:rsidR="00900E3D" w:rsidRDefault="00900E3D" w:rsidP="00900E3D">
      <w:pPr>
        <w:rPr>
          <w:color w:val="000000" w:themeColor="text1"/>
        </w:rPr>
      </w:pPr>
      <w:r>
        <w:rPr>
          <w:color w:val="000000" w:themeColor="text1"/>
        </w:rPr>
        <w:t>Phase 1</w:t>
      </w:r>
    </w:p>
    <w:p w14:paraId="58ABF632" w14:textId="05C7B63F" w:rsidR="00900E3D" w:rsidRDefault="00900E3D" w:rsidP="00900E3D">
      <w:pPr>
        <w:rPr>
          <w:color w:val="000000" w:themeColor="text1"/>
        </w:rPr>
      </w:pPr>
    </w:p>
    <w:p w14:paraId="5810B780" w14:textId="17C66FAB" w:rsidR="00900E3D" w:rsidRDefault="00900E3D" w:rsidP="00900E3D">
      <w:pPr>
        <w:rPr>
          <w:color w:val="000000" w:themeColor="text1"/>
        </w:rPr>
      </w:pPr>
    </w:p>
    <w:p w14:paraId="145C9374" w14:textId="65F9938C" w:rsidR="00900E3D" w:rsidRDefault="00900E3D" w:rsidP="00900E3D">
      <w:pPr>
        <w:rPr>
          <w:color w:val="000000" w:themeColor="text1"/>
        </w:rPr>
      </w:pPr>
    </w:p>
    <w:p w14:paraId="3E917679" w14:textId="687881A4" w:rsidR="00900E3D" w:rsidRDefault="00900E3D" w:rsidP="00900E3D">
      <w:pPr>
        <w:rPr>
          <w:color w:val="000000" w:themeColor="text1"/>
        </w:rPr>
      </w:pPr>
      <w:r w:rsidRPr="00DC3F00">
        <w:rPr>
          <w:b/>
          <w:bCs/>
          <w:noProof/>
          <w:color w:val="000000" w:themeColor="text1"/>
        </w:rPr>
        <mc:AlternateContent>
          <mc:Choice Requires="wps">
            <w:drawing>
              <wp:anchor distT="0" distB="0" distL="114300" distR="114300" simplePos="0" relativeHeight="251658240" behindDoc="0" locked="0" layoutInCell="1" allowOverlap="1" wp14:anchorId="56973A1F" wp14:editId="521F67E8">
                <wp:simplePos x="0" y="0"/>
                <wp:positionH relativeFrom="column">
                  <wp:posOffset>799465</wp:posOffset>
                </wp:positionH>
                <wp:positionV relativeFrom="paragraph">
                  <wp:posOffset>96851</wp:posOffset>
                </wp:positionV>
                <wp:extent cx="220980" cy="414655"/>
                <wp:effectExtent l="57150" t="38100" r="64770" b="99695"/>
                <wp:wrapNone/>
                <wp:docPr id="6" name="Left Brace 6"/>
                <wp:cNvGraphicFramePr/>
                <a:graphic xmlns:a="http://schemas.openxmlformats.org/drawingml/2006/main">
                  <a:graphicData uri="http://schemas.microsoft.com/office/word/2010/wordprocessingShape">
                    <wps:wsp>
                      <wps:cNvSpPr/>
                      <wps:spPr>
                        <a:xfrm>
                          <a:off x="0" y="0"/>
                          <a:ext cx="220980" cy="414655"/>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C4A6F" id="Left Brace 6" o:spid="_x0000_s1026" type="#_x0000_t87" style="position:absolute;margin-left:62.95pt;margin-top:7.65pt;width:17.4pt;height:32.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" adj="959" strokecolor="black [3200]" strokeweight="2pt">
                <v:shadow on="t" color="black" opacity="24903f" origin=",.5" offset="0,.55556mm"/>
              </v:shape>
            </w:pict>
          </mc:Fallback>
        </mc:AlternateContent>
      </w:r>
    </w:p>
    <w:p w14:paraId="6D7AD5AC" w14:textId="6B9BEDD6" w:rsidR="00900E3D" w:rsidRDefault="00900E3D" w:rsidP="00900E3D">
      <w:pPr>
        <w:rPr>
          <w:color w:val="000000" w:themeColor="text1"/>
        </w:rPr>
      </w:pPr>
      <w:r>
        <w:rPr>
          <w:color w:val="000000" w:themeColor="text1"/>
        </w:rPr>
        <w:t>Phase 2</w:t>
      </w:r>
      <w:r w:rsidRPr="00DC3F00">
        <w:rPr>
          <w:b/>
          <w:bCs/>
          <w:noProof/>
          <w:color w:val="000000" w:themeColor="text1"/>
        </w:rPr>
        <mc:AlternateContent>
          <mc:Choice Requires="wps">
            <w:drawing>
              <wp:anchor distT="0" distB="0" distL="114300" distR="114300" simplePos="0" relativeHeight="251676672" behindDoc="0" locked="0" layoutInCell="1" allowOverlap="1" wp14:anchorId="720DE187" wp14:editId="19E201C8">
                <wp:simplePos x="0" y="0"/>
                <wp:positionH relativeFrom="column">
                  <wp:posOffset>1181100</wp:posOffset>
                </wp:positionH>
                <wp:positionV relativeFrom="paragraph">
                  <wp:posOffset>3044825</wp:posOffset>
                </wp:positionV>
                <wp:extent cx="35623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562350" cy="635"/>
                        </a:xfrm>
                        <a:prstGeom prst="rect">
                          <a:avLst/>
                        </a:prstGeom>
                        <a:solidFill>
                          <a:prstClr val="white"/>
                        </a:solidFill>
                        <a:ln>
                          <a:noFill/>
                        </a:ln>
                      </wps:spPr>
                      <wps:txbx>
                        <w:txbxContent>
                          <w:p w14:paraId="6CDDC372" w14:textId="24DB79BF" w:rsidR="00AF5E7F" w:rsidRPr="005A75ED" w:rsidRDefault="00AF5E7F" w:rsidP="00900E3D">
                            <w:pPr>
                              <w:pStyle w:val="Caption"/>
                              <w:jc w:val="center"/>
                              <w:rPr>
                                <w:b w:val="0"/>
                                <w:bCs w:val="0"/>
                                <w:i/>
                                <w:iCs/>
                                <w:noProof/>
                                <w:color w:val="000000" w:themeColor="text1"/>
                                <w:sz w:val="32"/>
                                <w:szCs w:val="32"/>
                              </w:rPr>
                            </w:pPr>
                            <w:r w:rsidRPr="005A75ED">
                              <w:rPr>
                                <w:color w:val="000000" w:themeColor="text1"/>
                                <w:sz w:val="20"/>
                                <w:szCs w:val="20"/>
                              </w:rPr>
                              <w:t xml:space="preserve">Figure </w:t>
                            </w:r>
                            <w:r>
                              <w:rPr>
                                <w:color w:val="000000" w:themeColor="text1"/>
                                <w:sz w:val="20"/>
                                <w:szCs w:val="20"/>
                              </w:rPr>
                              <w:t>5.</w:t>
                            </w:r>
                            <w:r w:rsidRPr="005A75ED">
                              <w:rPr>
                                <w:i/>
                                <w:iCs/>
                                <w:color w:val="000000" w:themeColor="text1"/>
                                <w:sz w:val="20"/>
                                <w:szCs w:val="20"/>
                              </w:rPr>
                              <w:fldChar w:fldCharType="begin"/>
                            </w:r>
                            <w:r w:rsidRPr="005A75ED">
                              <w:rPr>
                                <w:color w:val="000000" w:themeColor="text1"/>
                                <w:sz w:val="20"/>
                                <w:szCs w:val="20"/>
                              </w:rPr>
                              <w:instrText xml:space="preserve"> SEQ Figure \* ARABIC </w:instrText>
                            </w:r>
                            <w:r w:rsidRPr="005A75ED">
                              <w:rPr>
                                <w:i/>
                                <w:iCs/>
                                <w:color w:val="000000" w:themeColor="text1"/>
                                <w:sz w:val="20"/>
                                <w:szCs w:val="20"/>
                              </w:rPr>
                              <w:fldChar w:fldCharType="separate"/>
                            </w:r>
                            <w:r w:rsidR="004C476A">
                              <w:rPr>
                                <w:noProof/>
                                <w:color w:val="000000" w:themeColor="text1"/>
                                <w:sz w:val="20"/>
                                <w:szCs w:val="20"/>
                              </w:rPr>
                              <w:t>1</w:t>
                            </w:r>
                            <w:r w:rsidRPr="005A75ED">
                              <w:rPr>
                                <w:i/>
                                <w:iCs/>
                                <w:color w:val="000000" w:themeColor="text1"/>
                                <w:sz w:val="20"/>
                                <w:szCs w:val="20"/>
                              </w:rPr>
                              <w:fldChar w:fldCharType="end"/>
                            </w:r>
                            <w:r w:rsidRPr="005A75ED">
                              <w:rPr>
                                <w:color w:val="000000" w:themeColor="text1"/>
                                <w:sz w:val="20"/>
                                <w:szCs w:val="20"/>
                              </w:rPr>
                              <w:t xml:space="preserve"> 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0DE187" id="_x0000_t202" coordsize="21600,21600" o:spt="202" path="m,l,21600r21600,l21600,xe">
                <v:stroke joinstyle="miter"/>
                <v:path gradientshapeok="t" o:connecttype="rect"/>
              </v:shapetype>
              <v:shape id="Text Box 15" o:spid="_x0000_s1026" type="#_x0000_t202" style="position:absolute;left:0;text-align:left;margin-left:93pt;margin-top:239.75pt;width:280.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" stroked="f">
                <v:textbox style="mso-fit-shape-to-text:t" inset="0,0,0,0">
                  <w:txbxContent>
                    <w:p w14:paraId="6CDDC372" w14:textId="24DB79BF" w:rsidR="00AF5E7F" w:rsidRPr="005A75ED" w:rsidRDefault="00AF5E7F" w:rsidP="00900E3D">
                      <w:pPr>
                        <w:pStyle w:val="Caption"/>
                        <w:jc w:val="center"/>
                        <w:rPr>
                          <w:b w:val="0"/>
                          <w:bCs w:val="0"/>
                          <w:i/>
                          <w:iCs/>
                          <w:noProof/>
                          <w:color w:val="000000" w:themeColor="text1"/>
                          <w:sz w:val="32"/>
                          <w:szCs w:val="32"/>
                        </w:rPr>
                      </w:pPr>
                      <w:r w:rsidRPr="005A75ED">
                        <w:rPr>
                          <w:color w:val="000000" w:themeColor="text1"/>
                          <w:sz w:val="20"/>
                          <w:szCs w:val="20"/>
                        </w:rPr>
                        <w:t xml:space="preserve">Figure </w:t>
                      </w:r>
                      <w:r>
                        <w:rPr>
                          <w:color w:val="000000" w:themeColor="text1"/>
                          <w:sz w:val="20"/>
                          <w:szCs w:val="20"/>
                        </w:rPr>
                        <w:t>5.</w:t>
                      </w:r>
                      <w:r w:rsidRPr="005A75ED">
                        <w:rPr>
                          <w:i/>
                          <w:iCs/>
                          <w:color w:val="000000" w:themeColor="text1"/>
                          <w:sz w:val="20"/>
                          <w:szCs w:val="20"/>
                        </w:rPr>
                        <w:fldChar w:fldCharType="begin"/>
                      </w:r>
                      <w:r w:rsidRPr="005A75ED">
                        <w:rPr>
                          <w:color w:val="000000" w:themeColor="text1"/>
                          <w:sz w:val="20"/>
                          <w:szCs w:val="20"/>
                        </w:rPr>
                        <w:instrText xml:space="preserve"> SEQ Figure \* ARABIC </w:instrText>
                      </w:r>
                      <w:r w:rsidRPr="005A75ED">
                        <w:rPr>
                          <w:i/>
                          <w:iCs/>
                          <w:color w:val="000000" w:themeColor="text1"/>
                          <w:sz w:val="20"/>
                          <w:szCs w:val="20"/>
                        </w:rPr>
                        <w:fldChar w:fldCharType="separate"/>
                      </w:r>
                      <w:r w:rsidR="004C476A">
                        <w:rPr>
                          <w:noProof/>
                          <w:color w:val="000000" w:themeColor="text1"/>
                          <w:sz w:val="20"/>
                          <w:szCs w:val="20"/>
                        </w:rPr>
                        <w:t>1</w:t>
                      </w:r>
                      <w:r w:rsidRPr="005A75ED">
                        <w:rPr>
                          <w:i/>
                          <w:iCs/>
                          <w:color w:val="000000" w:themeColor="text1"/>
                          <w:sz w:val="20"/>
                          <w:szCs w:val="20"/>
                        </w:rPr>
                        <w:fldChar w:fldCharType="end"/>
                      </w:r>
                      <w:r w:rsidRPr="005A75ED">
                        <w:rPr>
                          <w:color w:val="000000" w:themeColor="text1"/>
                          <w:sz w:val="20"/>
                          <w:szCs w:val="20"/>
                        </w:rPr>
                        <w:t xml:space="preserve"> Methodology</w:t>
                      </w:r>
                    </w:p>
                  </w:txbxContent>
                </v:textbox>
                <w10:wrap type="square"/>
              </v:shape>
            </w:pict>
          </mc:Fallback>
        </mc:AlternateContent>
      </w:r>
    </w:p>
    <w:p w14:paraId="1C641FE6" w14:textId="63E251C8" w:rsidR="00900E3D" w:rsidRDefault="00900E3D" w:rsidP="00900E3D">
      <w:pPr>
        <w:rPr>
          <w:color w:val="000000" w:themeColor="text1"/>
        </w:rPr>
      </w:pPr>
    </w:p>
    <w:p w14:paraId="48286A22" w14:textId="1C217581" w:rsidR="00900E3D" w:rsidRPr="00AA7364" w:rsidRDefault="00900E3D" w:rsidP="00900E3D">
      <w:pPr>
        <w:rPr>
          <w:color w:val="000000" w:themeColor="text1"/>
          <w:sz w:val="20"/>
          <w:szCs w:val="20"/>
        </w:rPr>
      </w:pPr>
    </w:p>
    <w:p w14:paraId="517C814D" w14:textId="1D318D7A" w:rsidR="00900E3D" w:rsidRDefault="00900E3D" w:rsidP="00900E3D">
      <w:pPr>
        <w:rPr>
          <w:color w:val="000000" w:themeColor="text1"/>
        </w:rPr>
      </w:pPr>
      <w:r>
        <w:rPr>
          <w:noProof/>
          <w:color w:val="000000" w:themeColor="text1"/>
        </w:rPr>
        <mc:AlternateContent>
          <mc:Choice Requires="wps">
            <w:drawing>
              <wp:anchor distT="0" distB="0" distL="114300" distR="114300" simplePos="0" relativeHeight="251664384" behindDoc="0" locked="0" layoutInCell="1" allowOverlap="1" wp14:anchorId="1FE498A4" wp14:editId="0E6B089C">
                <wp:simplePos x="0" y="0"/>
                <wp:positionH relativeFrom="column">
                  <wp:posOffset>791845</wp:posOffset>
                </wp:positionH>
                <wp:positionV relativeFrom="paragraph">
                  <wp:posOffset>26974</wp:posOffset>
                </wp:positionV>
                <wp:extent cx="220980" cy="414655"/>
                <wp:effectExtent l="57150" t="38100" r="64770" b="99695"/>
                <wp:wrapNone/>
                <wp:docPr id="13" name="Left Brace 13"/>
                <wp:cNvGraphicFramePr/>
                <a:graphic xmlns:a="http://schemas.openxmlformats.org/drawingml/2006/main">
                  <a:graphicData uri="http://schemas.microsoft.com/office/word/2010/wordprocessingShape">
                    <wps:wsp>
                      <wps:cNvSpPr/>
                      <wps:spPr>
                        <a:xfrm>
                          <a:off x="0" y="0"/>
                          <a:ext cx="220980" cy="414655"/>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22BA5" id="Left Brace 13" o:spid="_x0000_s1026" type="#_x0000_t87" style="position:absolute;margin-left:62.35pt;margin-top:2.1pt;width:17.4pt;height:3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" adj="959" strokecolor="black [3200]" strokeweight="2pt">
                <v:shadow on="t" color="black" opacity="24903f" origin=",.5" offset="0,.55556mm"/>
              </v:shape>
            </w:pict>
          </mc:Fallback>
        </mc:AlternateContent>
      </w:r>
    </w:p>
    <w:p w14:paraId="307956D8" w14:textId="7FB5724E" w:rsidR="00900E3D" w:rsidRDefault="00900E3D" w:rsidP="00900E3D">
      <w:pPr>
        <w:rPr>
          <w:color w:val="000000" w:themeColor="text1"/>
        </w:rPr>
      </w:pPr>
      <w:r>
        <w:rPr>
          <w:color w:val="000000" w:themeColor="text1"/>
        </w:rPr>
        <w:t>Phase 3</w:t>
      </w:r>
    </w:p>
    <w:p w14:paraId="3A055737" w14:textId="77ECF187" w:rsidR="00900E3D" w:rsidRDefault="00900E3D" w:rsidP="00900E3D">
      <w:pPr>
        <w:rPr>
          <w:color w:val="000000" w:themeColor="text1"/>
        </w:rPr>
      </w:pPr>
    </w:p>
    <w:p w14:paraId="79EF9C0A" w14:textId="5DB9ABA6" w:rsidR="00900E3D" w:rsidRDefault="00900E3D" w:rsidP="00900E3D">
      <w:pPr>
        <w:rPr>
          <w:color w:val="000000" w:themeColor="text1"/>
        </w:rPr>
      </w:pPr>
      <w:r>
        <w:rPr>
          <w:noProof/>
          <w:color w:val="000000" w:themeColor="text1"/>
        </w:rPr>
        <mc:AlternateContent>
          <mc:Choice Requires="wps">
            <w:drawing>
              <wp:anchor distT="0" distB="0" distL="114300" distR="114300" simplePos="0" relativeHeight="251652096" behindDoc="0" locked="0" layoutInCell="1" allowOverlap="1" wp14:anchorId="37BFE349" wp14:editId="3B360FEE">
                <wp:simplePos x="0" y="0"/>
                <wp:positionH relativeFrom="column">
                  <wp:posOffset>771525</wp:posOffset>
                </wp:positionH>
                <wp:positionV relativeFrom="paragraph">
                  <wp:posOffset>110159</wp:posOffset>
                </wp:positionV>
                <wp:extent cx="266700" cy="1009650"/>
                <wp:effectExtent l="57150" t="38100" r="57150" b="95250"/>
                <wp:wrapNone/>
                <wp:docPr id="4" name="Left Brace 4"/>
                <wp:cNvGraphicFramePr/>
                <a:graphic xmlns:a="http://schemas.openxmlformats.org/drawingml/2006/main">
                  <a:graphicData uri="http://schemas.microsoft.com/office/word/2010/wordprocessingShape">
                    <wps:wsp>
                      <wps:cNvSpPr/>
                      <wps:spPr>
                        <a:xfrm>
                          <a:off x="0" y="0"/>
                          <a:ext cx="266700" cy="1009650"/>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27C836" id="Left Brace 4" o:spid="_x0000_s1026" type="#_x0000_t87" style="position:absolute;margin-left:60.75pt;margin-top:8.65pt;width:21pt;height:79.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" adj="475" strokecolor="black [3200]" strokeweight="2pt">
                <v:shadow on="t" color="black" opacity="24903f" origin=",.5" offset="0,.55556mm"/>
              </v:shape>
            </w:pict>
          </mc:Fallback>
        </mc:AlternateContent>
      </w:r>
    </w:p>
    <w:p w14:paraId="78421B46" w14:textId="2C7D044A" w:rsidR="00900E3D" w:rsidRDefault="00900E3D" w:rsidP="00900E3D">
      <w:pPr>
        <w:rPr>
          <w:color w:val="000000" w:themeColor="text1"/>
        </w:rPr>
      </w:pPr>
    </w:p>
    <w:p w14:paraId="1B1D3F26" w14:textId="7180C518" w:rsidR="00900E3D" w:rsidRDefault="00900E3D" w:rsidP="00900E3D">
      <w:pPr>
        <w:rPr>
          <w:color w:val="000000" w:themeColor="text1"/>
        </w:rPr>
      </w:pPr>
    </w:p>
    <w:p w14:paraId="4C0C4BE0" w14:textId="508B228E" w:rsidR="00900E3D" w:rsidRDefault="00900E3D" w:rsidP="00900E3D">
      <w:pPr>
        <w:rPr>
          <w:color w:val="000000" w:themeColor="text1"/>
        </w:rPr>
      </w:pPr>
      <w:r>
        <w:rPr>
          <w:color w:val="000000" w:themeColor="text1"/>
        </w:rPr>
        <w:t>Phase 4</w:t>
      </w:r>
    </w:p>
    <w:p w14:paraId="0EC7BDA0" w14:textId="391DBC7D" w:rsidR="00900E3D" w:rsidRDefault="00900E3D" w:rsidP="00900E3D">
      <w:pPr>
        <w:rPr>
          <w:color w:val="000000" w:themeColor="text1"/>
        </w:rPr>
      </w:pPr>
    </w:p>
    <w:p w14:paraId="1FC25029" w14:textId="30756B6E" w:rsidR="00900E3D" w:rsidRDefault="00900E3D" w:rsidP="00900E3D">
      <w:pPr>
        <w:rPr>
          <w:color w:val="000000" w:themeColor="text1"/>
        </w:rPr>
      </w:pPr>
    </w:p>
    <w:p w14:paraId="7C89EEBC" w14:textId="47C1CDDA" w:rsidR="00900E3D" w:rsidRDefault="00900E3D" w:rsidP="00900E3D">
      <w:pPr>
        <w:rPr>
          <w:color w:val="000000" w:themeColor="text1"/>
        </w:rPr>
      </w:pPr>
    </w:p>
    <w:p w14:paraId="5298AB31" w14:textId="6EB24350" w:rsidR="00900E3D" w:rsidRDefault="00900E3D" w:rsidP="00900E3D">
      <w:pPr>
        <w:rPr>
          <w:color w:val="000000" w:themeColor="text1"/>
        </w:rPr>
      </w:pPr>
      <w:r>
        <w:rPr>
          <w:noProof/>
          <w:color w:val="000000" w:themeColor="text1"/>
        </w:rPr>
        <mc:AlternateContent>
          <mc:Choice Requires="wps">
            <w:drawing>
              <wp:anchor distT="0" distB="0" distL="114300" distR="114300" simplePos="0" relativeHeight="251670528" behindDoc="0" locked="0" layoutInCell="1" allowOverlap="1" wp14:anchorId="43E2074C" wp14:editId="240DED56">
                <wp:simplePos x="0" y="0"/>
                <wp:positionH relativeFrom="column">
                  <wp:posOffset>784860</wp:posOffset>
                </wp:positionH>
                <wp:positionV relativeFrom="paragraph">
                  <wp:posOffset>101904</wp:posOffset>
                </wp:positionV>
                <wp:extent cx="220980" cy="414655"/>
                <wp:effectExtent l="57150" t="38100" r="64770" b="99695"/>
                <wp:wrapNone/>
                <wp:docPr id="14" name="Left Brace 14"/>
                <wp:cNvGraphicFramePr/>
                <a:graphic xmlns:a="http://schemas.openxmlformats.org/drawingml/2006/main">
                  <a:graphicData uri="http://schemas.microsoft.com/office/word/2010/wordprocessingShape">
                    <wps:wsp>
                      <wps:cNvSpPr/>
                      <wps:spPr>
                        <a:xfrm>
                          <a:off x="0" y="0"/>
                          <a:ext cx="220980" cy="414655"/>
                        </a:xfrm>
                        <a:prstGeom prst="lef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5881D" id="Left Brace 14" o:spid="_x0000_s1026" type="#_x0000_t87" style="position:absolute;margin-left:61.8pt;margin-top:8pt;width:17.4pt;height:3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" adj="959" strokecolor="black [3200]" strokeweight="2pt">
                <v:shadow on="t" color="black" opacity="24903f" origin=",.5" offset="0,.55556mm"/>
              </v:shape>
            </w:pict>
          </mc:Fallback>
        </mc:AlternateContent>
      </w:r>
    </w:p>
    <w:p w14:paraId="45EC4B3F" w14:textId="455B1F0E" w:rsidR="00900E3D" w:rsidRDefault="00900E3D" w:rsidP="00900E3D">
      <w:pPr>
        <w:rPr>
          <w:color w:val="000000" w:themeColor="text1"/>
        </w:rPr>
      </w:pPr>
      <w:r>
        <w:rPr>
          <w:color w:val="000000" w:themeColor="text1"/>
        </w:rPr>
        <w:t>Phase 5</w:t>
      </w:r>
    </w:p>
    <w:p w14:paraId="150F7E90" w14:textId="19BD81D4" w:rsidR="00900E3D" w:rsidRDefault="00900E3D" w:rsidP="00900E3D">
      <w:pPr>
        <w:rPr>
          <w:color w:val="000000" w:themeColor="text1"/>
        </w:rPr>
      </w:pPr>
    </w:p>
    <w:p w14:paraId="0E772984" w14:textId="5B26AAF2" w:rsidR="00900E3D" w:rsidRDefault="00900E3D" w:rsidP="00900E3D">
      <w:pPr>
        <w:rPr>
          <w:color w:val="000000" w:themeColor="text1"/>
        </w:rPr>
      </w:pPr>
    </w:p>
    <w:p w14:paraId="0C806035" w14:textId="77777777" w:rsidR="00900E3D" w:rsidRDefault="00900E3D" w:rsidP="00900E3D">
      <w:pPr>
        <w:rPr>
          <w:color w:val="000000" w:themeColor="text1"/>
        </w:rPr>
      </w:pPr>
    </w:p>
    <w:p w14:paraId="33F78E06" w14:textId="77777777" w:rsidR="00900E3D" w:rsidRDefault="00900E3D" w:rsidP="00900E3D">
      <w:pPr>
        <w:rPr>
          <w:color w:val="000000" w:themeColor="text1"/>
        </w:rPr>
      </w:pPr>
    </w:p>
    <w:p w14:paraId="4872837B" w14:textId="77777777" w:rsidR="00CE055C" w:rsidRDefault="00CE055C" w:rsidP="00900E3D">
      <w:pPr>
        <w:rPr>
          <w:b/>
          <w:bCs/>
          <w:sz w:val="28"/>
          <w:szCs w:val="28"/>
        </w:rPr>
      </w:pPr>
    </w:p>
    <w:p w14:paraId="5A35A616" w14:textId="6A705341" w:rsidR="003A7FF5" w:rsidRPr="00B64662" w:rsidRDefault="00A065E6" w:rsidP="00B64662">
      <w:pPr>
        <w:rPr>
          <w:rStyle w:val="Heading2Char"/>
          <w:rFonts w:asciiTheme="majorBidi" w:hAnsiTheme="majorBidi"/>
          <w:color w:val="000000" w:themeColor="text1"/>
          <w:sz w:val="24"/>
          <w:szCs w:val="24"/>
        </w:rPr>
      </w:pPr>
      <w:bookmarkStart w:id="23" w:name="_Toc58572027"/>
      <w:r>
        <w:rPr>
          <w:rStyle w:val="Heading2Char"/>
          <w:color w:val="000000" w:themeColor="text1"/>
          <w:sz w:val="24"/>
          <w:szCs w:val="24"/>
        </w:rPr>
        <w:t>5.1</w:t>
      </w:r>
      <w:r>
        <w:rPr>
          <w:rStyle w:val="Heading2Char"/>
          <w:color w:val="000000" w:themeColor="text1"/>
          <w:sz w:val="24"/>
          <w:szCs w:val="24"/>
        </w:rPr>
        <w:tab/>
      </w:r>
      <w:r w:rsidR="00737B07" w:rsidRPr="00B64662">
        <w:rPr>
          <w:rStyle w:val="Heading2Char"/>
          <w:color w:val="000000" w:themeColor="text1"/>
          <w:sz w:val="24"/>
          <w:szCs w:val="24"/>
        </w:rPr>
        <w:t>Phase 1</w:t>
      </w:r>
      <w:bookmarkEnd w:id="23"/>
    </w:p>
    <w:p w14:paraId="0F73EAEF" w14:textId="77777777" w:rsidR="00B64662" w:rsidRDefault="00B64662" w:rsidP="00B64662">
      <w:pPr>
        <w:spacing w:line="360" w:lineRule="auto"/>
        <w:rPr>
          <w:rFonts w:eastAsiaTheme="majorEastAsia"/>
          <w:b/>
          <w:bCs/>
          <w:color w:val="000000" w:themeColor="text1"/>
        </w:rPr>
      </w:pPr>
    </w:p>
    <w:p w14:paraId="7C7699BC" w14:textId="77777777" w:rsidR="00B64662" w:rsidRDefault="00B64662" w:rsidP="00B64662">
      <w:pPr>
        <w:spacing w:line="360" w:lineRule="auto"/>
        <w:rPr>
          <w:rFonts w:eastAsiaTheme="majorEastAsia"/>
          <w:b/>
          <w:bCs/>
          <w:color w:val="000000" w:themeColor="text1"/>
        </w:rPr>
      </w:pPr>
    </w:p>
    <w:p w14:paraId="5731752E" w14:textId="6D088F84" w:rsidR="003A7FF5" w:rsidRPr="003A7FF5" w:rsidRDefault="003A7FF5" w:rsidP="00B64662">
      <w:pPr>
        <w:spacing w:line="360" w:lineRule="auto"/>
        <w:ind w:firstLine="720"/>
        <w:rPr>
          <w:rFonts w:ascii="Times New Roman" w:hAnsi="Times New Roman" w:cs="Times New Roman"/>
        </w:rPr>
      </w:pPr>
      <w:r w:rsidRPr="003A7FF5">
        <w:rPr>
          <w:rFonts w:ascii="Times New Roman" w:hAnsi="Times New Roman" w:cs="Times New Roman"/>
        </w:rPr>
        <w:t>In this phase thorough literature review will be conducted using this literature research will be further improved and statement of work will be documented.</w:t>
      </w:r>
    </w:p>
    <w:p w14:paraId="2FE01F05" w14:textId="4412D550" w:rsidR="00B64662" w:rsidRDefault="00B64662" w:rsidP="00B64662">
      <w:pPr>
        <w:spacing w:line="360" w:lineRule="auto"/>
        <w:ind w:firstLine="720"/>
      </w:pPr>
    </w:p>
    <w:p w14:paraId="218E3761" w14:textId="77777777" w:rsidR="00B64662" w:rsidRPr="00500CAA" w:rsidRDefault="00B64662" w:rsidP="00B64662">
      <w:pPr>
        <w:spacing w:line="360" w:lineRule="auto"/>
        <w:ind w:firstLine="720"/>
      </w:pPr>
    </w:p>
    <w:p w14:paraId="240B3225" w14:textId="141A3A3D" w:rsidR="003A7FF5" w:rsidRPr="00A065E6" w:rsidRDefault="00A065E6" w:rsidP="00A065E6">
      <w:pPr>
        <w:pStyle w:val="Heading2"/>
        <w:rPr>
          <w:color w:val="000000" w:themeColor="text1"/>
        </w:rPr>
      </w:pPr>
      <w:bookmarkStart w:id="24" w:name="_Toc58572028"/>
      <w:r>
        <w:rPr>
          <w:color w:val="000000" w:themeColor="text1"/>
        </w:rPr>
        <w:t>5.2</w:t>
      </w:r>
      <w:r>
        <w:rPr>
          <w:color w:val="000000" w:themeColor="text1"/>
        </w:rPr>
        <w:tab/>
      </w:r>
      <w:r w:rsidR="003A7FF5" w:rsidRPr="00A065E6">
        <w:rPr>
          <w:color w:val="000000" w:themeColor="text1"/>
          <w:sz w:val="24"/>
          <w:szCs w:val="24"/>
        </w:rPr>
        <w:t>Phase 2</w:t>
      </w:r>
      <w:bookmarkEnd w:id="24"/>
    </w:p>
    <w:p w14:paraId="03686BFE" w14:textId="77777777" w:rsidR="00B64662" w:rsidRDefault="00B64662" w:rsidP="00B64662">
      <w:pPr>
        <w:spacing w:line="360" w:lineRule="auto"/>
        <w:rPr>
          <w:rFonts w:ascii="Times New Roman" w:hAnsi="Times New Roman" w:cs="Times New Roman"/>
        </w:rPr>
      </w:pPr>
    </w:p>
    <w:p w14:paraId="20EE95C0" w14:textId="77777777" w:rsidR="00B64662" w:rsidRDefault="00B64662" w:rsidP="00B64662">
      <w:pPr>
        <w:spacing w:line="360" w:lineRule="auto"/>
        <w:rPr>
          <w:rFonts w:ascii="Times New Roman" w:hAnsi="Times New Roman" w:cs="Times New Roman"/>
        </w:rPr>
      </w:pPr>
    </w:p>
    <w:p w14:paraId="5C8F8A69" w14:textId="5803B2C8" w:rsidR="003A7FF5" w:rsidRPr="003A7FF5" w:rsidRDefault="003A7FF5" w:rsidP="00B64662">
      <w:pPr>
        <w:spacing w:line="360" w:lineRule="auto"/>
        <w:ind w:firstLine="720"/>
        <w:rPr>
          <w:rFonts w:ascii="Times New Roman" w:hAnsi="Times New Roman" w:cs="Times New Roman"/>
        </w:rPr>
      </w:pPr>
      <w:r w:rsidRPr="003A7FF5">
        <w:rPr>
          <w:rFonts w:ascii="Times New Roman" w:hAnsi="Times New Roman" w:cs="Times New Roman"/>
        </w:rPr>
        <w:t>In the 2nd phase data of liver disorder patients will be collected from different hospital.</w:t>
      </w:r>
    </w:p>
    <w:p w14:paraId="3E70E18F" w14:textId="77777777" w:rsidR="00B64662" w:rsidRDefault="00B64662" w:rsidP="00B64662">
      <w:pPr>
        <w:spacing w:before="240" w:line="360" w:lineRule="auto"/>
        <w:rPr>
          <w:rFonts w:eastAsiaTheme="majorEastAsia"/>
          <w:b/>
          <w:bCs/>
        </w:rPr>
      </w:pPr>
    </w:p>
    <w:p w14:paraId="49200878" w14:textId="77777777" w:rsidR="00B64662" w:rsidRDefault="00B64662" w:rsidP="00B64662">
      <w:pPr>
        <w:spacing w:before="240" w:line="360" w:lineRule="auto"/>
        <w:rPr>
          <w:rFonts w:eastAsiaTheme="majorEastAsia"/>
          <w:b/>
          <w:bCs/>
        </w:rPr>
      </w:pPr>
    </w:p>
    <w:p w14:paraId="4E2B5183" w14:textId="4D14DAF5" w:rsidR="003A7FF5" w:rsidRPr="00A065E6" w:rsidRDefault="00A065E6" w:rsidP="00A065E6">
      <w:pPr>
        <w:pStyle w:val="Heading2"/>
        <w:rPr>
          <w:color w:val="000000" w:themeColor="text1"/>
          <w:sz w:val="24"/>
          <w:szCs w:val="24"/>
        </w:rPr>
      </w:pPr>
      <w:bookmarkStart w:id="25" w:name="_Toc58572029"/>
      <w:r>
        <w:rPr>
          <w:color w:val="000000" w:themeColor="text1"/>
          <w:sz w:val="24"/>
          <w:szCs w:val="24"/>
        </w:rPr>
        <w:lastRenderedPageBreak/>
        <w:t>5.3</w:t>
      </w:r>
      <w:r>
        <w:rPr>
          <w:color w:val="000000" w:themeColor="text1"/>
          <w:sz w:val="24"/>
          <w:szCs w:val="24"/>
        </w:rPr>
        <w:tab/>
      </w:r>
      <w:r w:rsidR="003A7FF5" w:rsidRPr="00A065E6">
        <w:rPr>
          <w:color w:val="000000" w:themeColor="text1"/>
          <w:sz w:val="24"/>
          <w:szCs w:val="24"/>
        </w:rPr>
        <w:t>Phase 3</w:t>
      </w:r>
      <w:bookmarkEnd w:id="25"/>
    </w:p>
    <w:p w14:paraId="060F61D6" w14:textId="77777777" w:rsidR="00B64662" w:rsidRDefault="00B64662" w:rsidP="00B64662">
      <w:pPr>
        <w:spacing w:line="360" w:lineRule="auto"/>
        <w:ind w:firstLine="720"/>
        <w:rPr>
          <w:rFonts w:ascii="Times New Roman" w:hAnsi="Times New Roman" w:cs="Times New Roman"/>
        </w:rPr>
      </w:pPr>
    </w:p>
    <w:p w14:paraId="194FE6A6" w14:textId="77777777" w:rsidR="00B64662" w:rsidRDefault="00B64662" w:rsidP="00B64662">
      <w:pPr>
        <w:spacing w:line="360" w:lineRule="auto"/>
        <w:ind w:firstLine="720"/>
        <w:rPr>
          <w:rFonts w:ascii="Times New Roman" w:hAnsi="Times New Roman" w:cs="Times New Roman"/>
        </w:rPr>
      </w:pPr>
    </w:p>
    <w:p w14:paraId="6EE2EAD3" w14:textId="69EF99B1" w:rsidR="003A7FF5" w:rsidRDefault="003A7FF5" w:rsidP="00B64662">
      <w:pPr>
        <w:spacing w:line="360" w:lineRule="auto"/>
        <w:ind w:firstLine="720"/>
      </w:pPr>
      <w:r w:rsidRPr="003A7FF5">
        <w:rPr>
          <w:rFonts w:ascii="Times New Roman" w:hAnsi="Times New Roman" w:cs="Times New Roman"/>
        </w:rPr>
        <w:t>To transfer raw data into workable format some of the preprocessing techniques will be used like Data Cleaning/Cleansing, Data Integration, Data Transformation etc</w:t>
      </w:r>
      <w:r>
        <w:t>.</w:t>
      </w:r>
    </w:p>
    <w:p w14:paraId="27E7FFB5" w14:textId="0A498585" w:rsidR="00B64662" w:rsidRDefault="00B64662" w:rsidP="00B64662">
      <w:pPr>
        <w:spacing w:line="360" w:lineRule="auto"/>
        <w:ind w:firstLine="720"/>
      </w:pPr>
    </w:p>
    <w:p w14:paraId="5EC90E8A" w14:textId="77777777" w:rsidR="00B64662" w:rsidRDefault="00B64662" w:rsidP="00B64662">
      <w:pPr>
        <w:spacing w:line="360" w:lineRule="auto"/>
        <w:ind w:firstLine="720"/>
      </w:pPr>
    </w:p>
    <w:p w14:paraId="1257917F" w14:textId="366B4504" w:rsidR="003A7FF5" w:rsidRPr="00A065E6" w:rsidRDefault="00A065E6" w:rsidP="00A065E6">
      <w:pPr>
        <w:pStyle w:val="Heading2"/>
        <w:rPr>
          <w:color w:val="000000" w:themeColor="text1"/>
          <w:sz w:val="24"/>
          <w:szCs w:val="24"/>
        </w:rPr>
      </w:pPr>
      <w:bookmarkStart w:id="26" w:name="_Toc58572030"/>
      <w:r>
        <w:rPr>
          <w:color w:val="000000" w:themeColor="text1"/>
          <w:sz w:val="24"/>
          <w:szCs w:val="24"/>
        </w:rPr>
        <w:t>5.4</w:t>
      </w:r>
      <w:r>
        <w:rPr>
          <w:color w:val="000000" w:themeColor="text1"/>
          <w:sz w:val="24"/>
          <w:szCs w:val="24"/>
        </w:rPr>
        <w:tab/>
      </w:r>
      <w:r w:rsidR="003A7FF5" w:rsidRPr="00A065E6">
        <w:rPr>
          <w:color w:val="000000" w:themeColor="text1"/>
          <w:sz w:val="24"/>
          <w:szCs w:val="24"/>
        </w:rPr>
        <w:t>Phase 4</w:t>
      </w:r>
      <w:bookmarkEnd w:id="26"/>
    </w:p>
    <w:p w14:paraId="2C456E75" w14:textId="77777777" w:rsidR="00B64662" w:rsidRDefault="00B64662" w:rsidP="00B64662">
      <w:pPr>
        <w:spacing w:line="360" w:lineRule="auto"/>
        <w:rPr>
          <w:rFonts w:ascii="Times New Roman" w:hAnsi="Times New Roman" w:cs="Times New Roman"/>
        </w:rPr>
      </w:pPr>
    </w:p>
    <w:p w14:paraId="0D9CE2D3" w14:textId="77777777" w:rsidR="00B64662" w:rsidRDefault="00B64662" w:rsidP="00B64662">
      <w:pPr>
        <w:spacing w:line="360" w:lineRule="auto"/>
        <w:rPr>
          <w:rFonts w:ascii="Times New Roman" w:hAnsi="Times New Roman" w:cs="Times New Roman"/>
        </w:rPr>
      </w:pPr>
    </w:p>
    <w:p w14:paraId="44757DE4" w14:textId="6CF1B749" w:rsidR="003A7FF5" w:rsidRDefault="003A7FF5" w:rsidP="00B64662">
      <w:pPr>
        <w:spacing w:line="360" w:lineRule="auto"/>
        <w:ind w:firstLine="720"/>
      </w:pPr>
      <w:r w:rsidRPr="003A7FF5">
        <w:rPr>
          <w:rFonts w:ascii="Times New Roman" w:hAnsi="Times New Roman" w:cs="Times New Roman"/>
        </w:rPr>
        <w:t>Using different designing techniques, we will design the model with best accuracy either through parameters tuning or through modifying techniques</w:t>
      </w:r>
      <w:r>
        <w:t>.</w:t>
      </w:r>
    </w:p>
    <w:p w14:paraId="1011679B" w14:textId="06C050FF" w:rsidR="00B64662" w:rsidRDefault="00B64662" w:rsidP="00B64662">
      <w:pPr>
        <w:spacing w:line="360" w:lineRule="auto"/>
        <w:ind w:firstLine="720"/>
      </w:pPr>
    </w:p>
    <w:p w14:paraId="1AEFF625" w14:textId="77777777" w:rsidR="00B64662" w:rsidRDefault="00B64662" w:rsidP="00B64662">
      <w:pPr>
        <w:spacing w:line="360" w:lineRule="auto"/>
        <w:ind w:firstLine="720"/>
      </w:pPr>
    </w:p>
    <w:p w14:paraId="6A6B7BFA" w14:textId="624F4B94" w:rsidR="003A7FF5" w:rsidRPr="00A065E6" w:rsidRDefault="00A065E6" w:rsidP="00A065E6">
      <w:pPr>
        <w:pStyle w:val="Heading2"/>
        <w:rPr>
          <w:color w:val="000000" w:themeColor="text1"/>
          <w:sz w:val="24"/>
          <w:szCs w:val="24"/>
        </w:rPr>
      </w:pPr>
      <w:bookmarkStart w:id="27" w:name="_Toc58572031"/>
      <w:r>
        <w:rPr>
          <w:color w:val="000000" w:themeColor="text1"/>
          <w:sz w:val="24"/>
          <w:szCs w:val="24"/>
        </w:rPr>
        <w:t>5.5</w:t>
      </w:r>
      <w:r>
        <w:rPr>
          <w:color w:val="000000" w:themeColor="text1"/>
          <w:sz w:val="24"/>
          <w:szCs w:val="24"/>
        </w:rPr>
        <w:tab/>
      </w:r>
      <w:r w:rsidR="003A7FF5" w:rsidRPr="00A065E6">
        <w:rPr>
          <w:color w:val="000000" w:themeColor="text1"/>
          <w:sz w:val="24"/>
          <w:szCs w:val="24"/>
        </w:rPr>
        <w:t>Phase 5</w:t>
      </w:r>
      <w:bookmarkEnd w:id="27"/>
    </w:p>
    <w:p w14:paraId="499D2052" w14:textId="77777777" w:rsidR="00B64662" w:rsidRDefault="00B64662" w:rsidP="00B64662">
      <w:pPr>
        <w:spacing w:line="360" w:lineRule="auto"/>
        <w:ind w:firstLine="720"/>
      </w:pPr>
    </w:p>
    <w:p w14:paraId="594EE1FD" w14:textId="77777777" w:rsidR="00B64662" w:rsidRDefault="00B64662" w:rsidP="00B64662">
      <w:pPr>
        <w:spacing w:line="360" w:lineRule="auto"/>
        <w:ind w:firstLine="720"/>
      </w:pPr>
    </w:p>
    <w:p w14:paraId="2442E841" w14:textId="2BEDB53E" w:rsidR="003A7FF5" w:rsidRDefault="003A7FF5" w:rsidP="00B64662">
      <w:pPr>
        <w:spacing w:line="360" w:lineRule="auto"/>
        <w:ind w:firstLine="720"/>
      </w:pPr>
      <w:r w:rsidRPr="003A7FF5">
        <w:rPr>
          <w:rFonts w:ascii="Times New Roman" w:hAnsi="Times New Roman" w:cs="Times New Roman"/>
        </w:rPr>
        <w:t>In the final phase discuss the results and compare the results with previous proposed models with our proposed model</w:t>
      </w:r>
      <w:r>
        <w:t>.</w:t>
      </w:r>
    </w:p>
    <w:p w14:paraId="0AB541DA" w14:textId="40DFFB72" w:rsidR="0009180A" w:rsidRDefault="0009180A" w:rsidP="0009180A">
      <w:pPr>
        <w:rPr>
          <w:rFonts w:ascii="Times New Roman" w:hAnsi="Times New Roman" w:cs="Times New Roman"/>
        </w:rPr>
      </w:pPr>
    </w:p>
    <w:p w14:paraId="12B612C1" w14:textId="77777777" w:rsidR="0009180A" w:rsidRDefault="0009180A">
      <w:pPr>
        <w:autoSpaceDE/>
        <w:autoSpaceDN/>
        <w:adjustRightInd/>
        <w:spacing w:after="200" w:line="276" w:lineRule="auto"/>
        <w:jc w:val="left"/>
      </w:pPr>
    </w:p>
    <w:p w14:paraId="033FB050" w14:textId="692CE425" w:rsidR="00FC2F44" w:rsidRPr="00FC2F44" w:rsidRDefault="00FC2F44" w:rsidP="00FC2F44">
      <w:pPr>
        <w:pStyle w:val="Heading1"/>
        <w:tabs>
          <w:tab w:val="left" w:pos="720"/>
          <w:tab w:val="left" w:pos="1440"/>
          <w:tab w:val="left" w:pos="2160"/>
          <w:tab w:val="left" w:pos="2880"/>
          <w:tab w:val="left" w:pos="3600"/>
          <w:tab w:val="center" w:pos="3968"/>
          <w:tab w:val="left" w:pos="4320"/>
          <w:tab w:val="right" w:pos="7937"/>
        </w:tabs>
        <w:spacing w:before="1418"/>
        <w:ind w:right="567"/>
        <w:jc w:val="left"/>
        <w:rPr>
          <w:rFonts w:asciiTheme="majorBidi" w:hAnsiTheme="majorBidi"/>
          <w:color w:val="auto"/>
        </w:rPr>
        <w:sectPr w:rsidR="00FC2F44" w:rsidRPr="00FC2F44" w:rsidSect="009C458D">
          <w:headerReference w:type="default" r:id="rId16"/>
          <w:pgSz w:w="11907" w:h="16839" w:code="9"/>
          <w:pgMar w:top="1418" w:right="1418" w:bottom="284" w:left="1985" w:header="720" w:footer="720" w:gutter="0"/>
          <w:pgNumType w:start="1"/>
          <w:cols w:space="720"/>
          <w:docGrid w:linePitch="360"/>
        </w:sectPr>
      </w:pPr>
    </w:p>
    <w:p w14:paraId="2D45AAEF" w14:textId="776E34BA" w:rsidR="005B58E1" w:rsidRPr="007E13F1" w:rsidRDefault="00D23EB6" w:rsidP="007E13F1">
      <w:pPr>
        <w:jc w:val="center"/>
        <w:rPr>
          <w:b/>
          <w:bCs/>
          <w:sz w:val="28"/>
          <w:szCs w:val="28"/>
        </w:rPr>
      </w:pPr>
      <w:bookmarkStart w:id="28" w:name="_Toc58571701"/>
      <w:r w:rsidRPr="007E13F1">
        <w:rPr>
          <w:b/>
          <w:bCs/>
          <w:sz w:val="28"/>
          <w:szCs w:val="28"/>
        </w:rPr>
        <w:lastRenderedPageBreak/>
        <w:t>GANTT CHART</w:t>
      </w:r>
      <w:bookmarkEnd w:id="28"/>
    </w:p>
    <w:p w14:paraId="64BB5C1A" w14:textId="77777777" w:rsidR="005B58E1" w:rsidRDefault="005B58E1" w:rsidP="005B58E1"/>
    <w:p w14:paraId="02C94404" w14:textId="77777777" w:rsidR="005B58E1" w:rsidRDefault="005B58E1" w:rsidP="005B58E1"/>
    <w:p w14:paraId="7E42F683" w14:textId="0441B7BD" w:rsidR="005B58E1" w:rsidRDefault="005B58E1" w:rsidP="005B58E1"/>
    <w:p w14:paraId="163DB4DD" w14:textId="6387E37D" w:rsidR="007A234B" w:rsidRPr="007E13F1" w:rsidRDefault="007A234B" w:rsidP="007E13F1">
      <w:pPr>
        <w:rPr>
          <w:b/>
          <w:bCs/>
        </w:rPr>
      </w:pPr>
      <w:bookmarkStart w:id="29" w:name="_Toc58571702"/>
      <w:r w:rsidRPr="007E13F1">
        <w:rPr>
          <w:b/>
          <w:bCs/>
        </w:rPr>
        <w:t>Activity Plan</w:t>
      </w:r>
      <w:bookmarkEnd w:id="29"/>
    </w:p>
    <w:p w14:paraId="4BE62220" w14:textId="77777777" w:rsidR="00847608" w:rsidRPr="00A423A3" w:rsidRDefault="00847608" w:rsidP="00C15033"/>
    <w:tbl>
      <w:tblPr>
        <w:tblStyle w:val="TableGrid"/>
        <w:tblW w:w="0" w:type="auto"/>
        <w:tblLook w:val="04A0" w:firstRow="1" w:lastRow="0" w:firstColumn="1" w:lastColumn="0" w:noHBand="0" w:noVBand="1"/>
      </w:tblPr>
      <w:tblGrid>
        <w:gridCol w:w="1070"/>
        <w:gridCol w:w="4758"/>
        <w:gridCol w:w="2892"/>
      </w:tblGrid>
      <w:tr w:rsidR="00847608" w:rsidRPr="00E24F21" w14:paraId="44987E3A" w14:textId="77777777" w:rsidTr="003A7FF5">
        <w:tc>
          <w:tcPr>
            <w:tcW w:w="1070" w:type="dxa"/>
          </w:tcPr>
          <w:p w14:paraId="16A4CBFA" w14:textId="77777777" w:rsidR="00847608" w:rsidRPr="00E24F21" w:rsidRDefault="00847608" w:rsidP="000F04FC">
            <w:pPr>
              <w:rPr>
                <w:rFonts w:ascii="Times New Roman" w:hAnsi="Times New Roman" w:cs="Times New Roman"/>
                <w:b/>
                <w:bCs/>
              </w:rPr>
            </w:pPr>
            <w:r w:rsidRPr="00E24F21">
              <w:rPr>
                <w:rFonts w:ascii="Times New Roman" w:hAnsi="Times New Roman" w:cs="Times New Roman"/>
                <w:b/>
                <w:bCs/>
              </w:rPr>
              <w:t>Activity</w:t>
            </w:r>
          </w:p>
        </w:tc>
        <w:tc>
          <w:tcPr>
            <w:tcW w:w="4758" w:type="dxa"/>
          </w:tcPr>
          <w:p w14:paraId="4B31F7E8" w14:textId="77777777" w:rsidR="00847608" w:rsidRPr="00E24F21" w:rsidRDefault="00847608" w:rsidP="000F04FC">
            <w:pPr>
              <w:rPr>
                <w:rFonts w:ascii="Times New Roman" w:hAnsi="Times New Roman" w:cs="Times New Roman"/>
                <w:b/>
                <w:bCs/>
              </w:rPr>
            </w:pPr>
            <w:r w:rsidRPr="00E24F21">
              <w:rPr>
                <w:rFonts w:ascii="Times New Roman" w:hAnsi="Times New Roman" w:cs="Times New Roman"/>
                <w:b/>
                <w:bCs/>
              </w:rPr>
              <w:t>Objective</w:t>
            </w:r>
          </w:p>
        </w:tc>
        <w:tc>
          <w:tcPr>
            <w:tcW w:w="2892" w:type="dxa"/>
          </w:tcPr>
          <w:p w14:paraId="57006110" w14:textId="77777777" w:rsidR="00847608" w:rsidRPr="00E24F21" w:rsidRDefault="00847608" w:rsidP="000F04FC">
            <w:pPr>
              <w:rPr>
                <w:rFonts w:ascii="Times New Roman" w:hAnsi="Times New Roman" w:cs="Times New Roman"/>
                <w:b/>
                <w:bCs/>
              </w:rPr>
            </w:pPr>
            <w:r w:rsidRPr="00E24F21">
              <w:rPr>
                <w:rFonts w:ascii="Times New Roman" w:hAnsi="Times New Roman" w:cs="Times New Roman"/>
                <w:b/>
                <w:bCs/>
              </w:rPr>
              <w:t>Schedule</w:t>
            </w:r>
          </w:p>
        </w:tc>
      </w:tr>
      <w:tr w:rsidR="003A7FF5" w:rsidRPr="00E24F21" w14:paraId="168AEECA" w14:textId="77777777" w:rsidTr="003A7FF5">
        <w:tc>
          <w:tcPr>
            <w:tcW w:w="1070" w:type="dxa"/>
          </w:tcPr>
          <w:p w14:paraId="292F41A0"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14F566B4" w14:textId="284177B8" w:rsidR="003A7FF5" w:rsidRPr="00E24F21" w:rsidRDefault="003A7FF5" w:rsidP="003A7FF5">
            <w:pPr>
              <w:rPr>
                <w:rFonts w:ascii="Times New Roman" w:hAnsi="Times New Roman" w:cs="Times New Roman"/>
              </w:rPr>
            </w:pPr>
            <w:r>
              <w:t>Topic Selection</w:t>
            </w:r>
          </w:p>
        </w:tc>
        <w:tc>
          <w:tcPr>
            <w:tcW w:w="2892" w:type="dxa"/>
          </w:tcPr>
          <w:p w14:paraId="2571B71F" w14:textId="549AE141" w:rsidR="003A7FF5" w:rsidRPr="00E24F21" w:rsidRDefault="003A7FF5" w:rsidP="003A7FF5">
            <w:pPr>
              <w:rPr>
                <w:rFonts w:ascii="Times New Roman" w:hAnsi="Times New Roman" w:cs="Times New Roman"/>
              </w:rPr>
            </w:pPr>
            <w:r>
              <w:t>1 week</w:t>
            </w:r>
          </w:p>
        </w:tc>
      </w:tr>
      <w:tr w:rsidR="003A7FF5" w:rsidRPr="00E24F21" w14:paraId="49D1AAF2" w14:textId="77777777" w:rsidTr="003A7FF5">
        <w:tc>
          <w:tcPr>
            <w:tcW w:w="1070" w:type="dxa"/>
          </w:tcPr>
          <w:p w14:paraId="6AF77CA5"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3375A7CD" w14:textId="367F209E" w:rsidR="003A7FF5" w:rsidRPr="00E24F21" w:rsidRDefault="003A7FF5" w:rsidP="003A7FF5">
            <w:pPr>
              <w:rPr>
                <w:rFonts w:ascii="Times New Roman" w:hAnsi="Times New Roman" w:cs="Times New Roman"/>
              </w:rPr>
            </w:pPr>
            <w:r w:rsidRPr="00FE742A">
              <w:t>Literature review</w:t>
            </w:r>
          </w:p>
        </w:tc>
        <w:tc>
          <w:tcPr>
            <w:tcW w:w="2892" w:type="dxa"/>
          </w:tcPr>
          <w:p w14:paraId="43B31FA4" w14:textId="74BC120C" w:rsidR="003A7FF5" w:rsidRPr="00E24F21" w:rsidRDefault="003A7FF5" w:rsidP="003A7FF5">
            <w:pPr>
              <w:rPr>
                <w:rFonts w:ascii="Times New Roman" w:hAnsi="Times New Roman" w:cs="Times New Roman"/>
              </w:rPr>
            </w:pPr>
            <w:r>
              <w:t>5 weeks</w:t>
            </w:r>
          </w:p>
        </w:tc>
      </w:tr>
      <w:tr w:rsidR="003A7FF5" w:rsidRPr="00E24F21" w14:paraId="2982F91E" w14:textId="77777777" w:rsidTr="003A7FF5">
        <w:tc>
          <w:tcPr>
            <w:tcW w:w="1070" w:type="dxa"/>
          </w:tcPr>
          <w:p w14:paraId="0B97F3FD"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5F77DDDE" w14:textId="0E13B31D" w:rsidR="003A7FF5" w:rsidRPr="00E24F21" w:rsidRDefault="003A7FF5" w:rsidP="003A7FF5">
            <w:pPr>
              <w:rPr>
                <w:rFonts w:ascii="Times New Roman" w:hAnsi="Times New Roman" w:cs="Times New Roman"/>
              </w:rPr>
            </w:pPr>
            <w:r>
              <w:t xml:space="preserve">Find </w:t>
            </w:r>
            <w:r w:rsidRPr="00FE742A">
              <w:t>Research Gap</w:t>
            </w:r>
            <w:r>
              <w:t xml:space="preserve"> and problem identification</w:t>
            </w:r>
          </w:p>
        </w:tc>
        <w:tc>
          <w:tcPr>
            <w:tcW w:w="2892" w:type="dxa"/>
          </w:tcPr>
          <w:p w14:paraId="148766E4" w14:textId="0E90FD27" w:rsidR="003A7FF5" w:rsidRPr="00E24F21" w:rsidRDefault="003A7FF5" w:rsidP="003A7FF5">
            <w:pPr>
              <w:rPr>
                <w:rFonts w:ascii="Times New Roman" w:hAnsi="Times New Roman" w:cs="Times New Roman"/>
              </w:rPr>
            </w:pPr>
            <w:r>
              <w:t>3 weeks</w:t>
            </w:r>
          </w:p>
        </w:tc>
      </w:tr>
      <w:tr w:rsidR="003A7FF5" w:rsidRPr="00E24F21" w14:paraId="1F7A787A" w14:textId="77777777" w:rsidTr="003A7FF5">
        <w:tc>
          <w:tcPr>
            <w:tcW w:w="1070" w:type="dxa"/>
          </w:tcPr>
          <w:p w14:paraId="209BC7E5"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1350676C" w14:textId="7DDF5240" w:rsidR="003A7FF5" w:rsidRPr="00E24F21" w:rsidRDefault="003A7FF5" w:rsidP="003A7FF5">
            <w:pPr>
              <w:rPr>
                <w:rFonts w:ascii="Times New Roman" w:hAnsi="Times New Roman" w:cs="Times New Roman"/>
              </w:rPr>
            </w:pPr>
            <w:r w:rsidRPr="00FE742A">
              <w:t xml:space="preserve">Research Proposal </w:t>
            </w:r>
          </w:p>
        </w:tc>
        <w:tc>
          <w:tcPr>
            <w:tcW w:w="2892" w:type="dxa"/>
          </w:tcPr>
          <w:p w14:paraId="0E9C5BCD" w14:textId="34CED8C7" w:rsidR="003A7FF5" w:rsidRPr="00E24F21" w:rsidRDefault="003A7FF5" w:rsidP="003A7FF5">
            <w:pPr>
              <w:rPr>
                <w:rFonts w:ascii="Times New Roman" w:hAnsi="Times New Roman" w:cs="Times New Roman"/>
              </w:rPr>
            </w:pPr>
            <w:r>
              <w:t>4 weeks</w:t>
            </w:r>
          </w:p>
        </w:tc>
      </w:tr>
      <w:tr w:rsidR="003A7FF5" w:rsidRPr="00E24F21" w14:paraId="5FEEB0E8" w14:textId="77777777" w:rsidTr="003A7FF5">
        <w:tc>
          <w:tcPr>
            <w:tcW w:w="1070" w:type="dxa"/>
          </w:tcPr>
          <w:p w14:paraId="386CB238"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3CFDD647" w14:textId="5E209991" w:rsidR="003A7FF5" w:rsidRPr="00E24F21" w:rsidRDefault="003A7FF5" w:rsidP="003A7FF5">
            <w:pPr>
              <w:rPr>
                <w:rFonts w:ascii="Times New Roman" w:hAnsi="Times New Roman" w:cs="Times New Roman"/>
              </w:rPr>
            </w:pPr>
            <w:r w:rsidRPr="00FE742A">
              <w:t>Data Collection</w:t>
            </w:r>
          </w:p>
        </w:tc>
        <w:tc>
          <w:tcPr>
            <w:tcW w:w="2892" w:type="dxa"/>
          </w:tcPr>
          <w:p w14:paraId="711223A7" w14:textId="0C3411F9" w:rsidR="003A7FF5" w:rsidRPr="00E24F21" w:rsidRDefault="003A7FF5" w:rsidP="003A7FF5">
            <w:pPr>
              <w:rPr>
                <w:rFonts w:ascii="Times New Roman" w:hAnsi="Times New Roman" w:cs="Times New Roman"/>
              </w:rPr>
            </w:pPr>
            <w:r>
              <w:t>6 weeks</w:t>
            </w:r>
          </w:p>
        </w:tc>
      </w:tr>
      <w:tr w:rsidR="003A7FF5" w:rsidRPr="00E24F21" w14:paraId="1FE92054" w14:textId="77777777" w:rsidTr="003A7FF5">
        <w:tc>
          <w:tcPr>
            <w:tcW w:w="1070" w:type="dxa"/>
          </w:tcPr>
          <w:p w14:paraId="63059C34"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6946749E" w14:textId="25E37C36" w:rsidR="003A7FF5" w:rsidRPr="00E24F21" w:rsidRDefault="003A7FF5" w:rsidP="003A7FF5">
            <w:pPr>
              <w:rPr>
                <w:rFonts w:ascii="Times New Roman" w:hAnsi="Times New Roman" w:cs="Times New Roman"/>
              </w:rPr>
            </w:pPr>
            <w:r w:rsidRPr="00FE742A">
              <w:t>Data Preprocessing</w:t>
            </w:r>
          </w:p>
        </w:tc>
        <w:tc>
          <w:tcPr>
            <w:tcW w:w="2892" w:type="dxa"/>
          </w:tcPr>
          <w:p w14:paraId="4EF4C9A8" w14:textId="6F6D3D14" w:rsidR="003A7FF5" w:rsidRPr="00E24F21" w:rsidRDefault="00BC18E1" w:rsidP="003A7FF5">
            <w:pPr>
              <w:rPr>
                <w:rFonts w:ascii="Times New Roman" w:hAnsi="Times New Roman" w:cs="Times New Roman"/>
              </w:rPr>
            </w:pPr>
            <w:r>
              <w:t>5</w:t>
            </w:r>
            <w:r w:rsidR="003A7FF5">
              <w:t xml:space="preserve"> weeks</w:t>
            </w:r>
          </w:p>
        </w:tc>
      </w:tr>
      <w:tr w:rsidR="003A7FF5" w:rsidRPr="00E24F21" w14:paraId="5643647E" w14:textId="77777777" w:rsidTr="003A7FF5">
        <w:tc>
          <w:tcPr>
            <w:tcW w:w="1070" w:type="dxa"/>
          </w:tcPr>
          <w:p w14:paraId="4D89F861"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410A6E1D" w14:textId="2B580EC7" w:rsidR="003A7FF5" w:rsidRPr="00E24F21" w:rsidRDefault="003A7FF5" w:rsidP="003A7FF5">
            <w:pPr>
              <w:rPr>
                <w:rFonts w:ascii="Times New Roman" w:hAnsi="Times New Roman" w:cs="Times New Roman"/>
              </w:rPr>
            </w:pPr>
            <w:r>
              <w:t xml:space="preserve">Analysis and </w:t>
            </w:r>
            <w:r w:rsidRPr="00FE742A">
              <w:t>Predicting</w:t>
            </w:r>
          </w:p>
        </w:tc>
        <w:tc>
          <w:tcPr>
            <w:tcW w:w="2892" w:type="dxa"/>
          </w:tcPr>
          <w:p w14:paraId="482F3650" w14:textId="139A4276" w:rsidR="003A7FF5" w:rsidRPr="00E24F21" w:rsidRDefault="003A7FF5" w:rsidP="003A7FF5">
            <w:pPr>
              <w:rPr>
                <w:rFonts w:ascii="Times New Roman" w:hAnsi="Times New Roman" w:cs="Times New Roman"/>
              </w:rPr>
            </w:pPr>
            <w:r>
              <w:t>6 weeks</w:t>
            </w:r>
          </w:p>
        </w:tc>
      </w:tr>
      <w:tr w:rsidR="003A7FF5" w:rsidRPr="00E24F21" w14:paraId="3E3D3238" w14:textId="77777777" w:rsidTr="003A7FF5">
        <w:tc>
          <w:tcPr>
            <w:tcW w:w="1070" w:type="dxa"/>
          </w:tcPr>
          <w:p w14:paraId="72730FE9"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43364B31" w14:textId="26EECDD3" w:rsidR="003A7FF5" w:rsidRPr="00E24F21" w:rsidRDefault="003A7FF5" w:rsidP="003A7FF5">
            <w:pPr>
              <w:rPr>
                <w:rFonts w:ascii="Times New Roman" w:hAnsi="Times New Roman" w:cs="Times New Roman"/>
              </w:rPr>
            </w:pPr>
            <w:r w:rsidRPr="00FE742A">
              <w:t>Testing and validation</w:t>
            </w:r>
          </w:p>
        </w:tc>
        <w:tc>
          <w:tcPr>
            <w:tcW w:w="2892" w:type="dxa"/>
          </w:tcPr>
          <w:p w14:paraId="14EF5FDC" w14:textId="263A28FE" w:rsidR="003A7FF5" w:rsidRPr="00E24F21" w:rsidRDefault="007636E4" w:rsidP="003A7FF5">
            <w:pPr>
              <w:rPr>
                <w:rFonts w:ascii="Times New Roman" w:hAnsi="Times New Roman" w:cs="Times New Roman"/>
              </w:rPr>
            </w:pPr>
            <w:r>
              <w:t>6</w:t>
            </w:r>
            <w:r w:rsidR="003A7FF5">
              <w:t xml:space="preserve"> weeks</w:t>
            </w:r>
          </w:p>
        </w:tc>
      </w:tr>
      <w:tr w:rsidR="003A7FF5" w:rsidRPr="00E24F21" w14:paraId="6FBD21DD" w14:textId="77777777" w:rsidTr="003A7FF5">
        <w:tc>
          <w:tcPr>
            <w:tcW w:w="1070" w:type="dxa"/>
          </w:tcPr>
          <w:p w14:paraId="4CBC6A21" w14:textId="77777777" w:rsidR="003A7FF5" w:rsidRPr="00E24F21" w:rsidRDefault="003A7FF5" w:rsidP="003A7FF5">
            <w:pPr>
              <w:pStyle w:val="ListParagraph"/>
              <w:numPr>
                <w:ilvl w:val="0"/>
                <w:numId w:val="22"/>
              </w:numPr>
              <w:autoSpaceDE/>
              <w:autoSpaceDN/>
              <w:adjustRightInd/>
              <w:jc w:val="left"/>
              <w:rPr>
                <w:rFonts w:ascii="Times New Roman" w:hAnsi="Times New Roman" w:cs="Times New Roman"/>
              </w:rPr>
            </w:pPr>
          </w:p>
        </w:tc>
        <w:tc>
          <w:tcPr>
            <w:tcW w:w="4758" w:type="dxa"/>
          </w:tcPr>
          <w:p w14:paraId="73406161" w14:textId="5DBFA562" w:rsidR="003A7FF5" w:rsidRPr="00E24F21" w:rsidRDefault="003A7FF5" w:rsidP="003A7FF5">
            <w:pPr>
              <w:rPr>
                <w:rFonts w:ascii="Times New Roman" w:hAnsi="Times New Roman" w:cs="Times New Roman"/>
              </w:rPr>
            </w:pPr>
            <w:r>
              <w:t>Final documentation</w:t>
            </w:r>
          </w:p>
        </w:tc>
        <w:tc>
          <w:tcPr>
            <w:tcW w:w="2892" w:type="dxa"/>
          </w:tcPr>
          <w:p w14:paraId="07E4CDF0" w14:textId="6D4281AD" w:rsidR="003A7FF5" w:rsidRPr="00E24F21" w:rsidRDefault="003A7FF5" w:rsidP="003A7FF5">
            <w:pPr>
              <w:rPr>
                <w:rFonts w:ascii="Times New Roman" w:hAnsi="Times New Roman" w:cs="Times New Roman"/>
              </w:rPr>
            </w:pPr>
            <w:r>
              <w:t>12 weeks</w:t>
            </w:r>
          </w:p>
        </w:tc>
      </w:tr>
    </w:tbl>
    <w:p w14:paraId="1C45BE41" w14:textId="77777777" w:rsidR="007E13F1" w:rsidRDefault="007E13F1" w:rsidP="00B7281B">
      <w:pPr>
        <w:pStyle w:val="Heading2"/>
        <w:rPr>
          <w:color w:val="000000" w:themeColor="text1"/>
          <w:sz w:val="24"/>
          <w:szCs w:val="24"/>
        </w:rPr>
      </w:pPr>
      <w:bookmarkStart w:id="30" w:name="_Toc58571703"/>
    </w:p>
    <w:p w14:paraId="100D5981" w14:textId="64012DC5" w:rsidR="00D41C61" w:rsidRPr="007E13F1" w:rsidRDefault="00D41C61" w:rsidP="007E13F1">
      <w:pPr>
        <w:rPr>
          <w:b/>
          <w:bCs/>
        </w:rPr>
      </w:pPr>
      <w:r w:rsidRPr="007E13F1">
        <w:rPr>
          <w:b/>
          <w:bCs/>
        </w:rPr>
        <w:t>Fall 2020</w:t>
      </w:r>
      <w:bookmarkEnd w:id="30"/>
    </w:p>
    <w:p w14:paraId="6B2F5DF0" w14:textId="77777777" w:rsidR="00D41C61" w:rsidRDefault="00D41C61" w:rsidP="00D41C61"/>
    <w:tbl>
      <w:tblPr>
        <w:tblStyle w:val="TableGrid"/>
        <w:tblW w:w="5000" w:type="pct"/>
        <w:jc w:val="center"/>
        <w:tblLook w:val="04A0" w:firstRow="1" w:lastRow="0" w:firstColumn="1" w:lastColumn="0" w:noHBand="0" w:noVBand="1"/>
      </w:tblPr>
      <w:tblGrid>
        <w:gridCol w:w="1877"/>
        <w:gridCol w:w="336"/>
        <w:gridCol w:w="336"/>
        <w:gridCol w:w="336"/>
        <w:gridCol w:w="336"/>
        <w:gridCol w:w="336"/>
        <w:gridCol w:w="336"/>
        <w:gridCol w:w="336"/>
        <w:gridCol w:w="336"/>
        <w:gridCol w:w="506"/>
        <w:gridCol w:w="456"/>
        <w:gridCol w:w="456"/>
        <w:gridCol w:w="456"/>
        <w:gridCol w:w="456"/>
        <w:gridCol w:w="456"/>
        <w:gridCol w:w="456"/>
        <w:gridCol w:w="456"/>
        <w:gridCol w:w="457"/>
      </w:tblGrid>
      <w:tr w:rsidR="00D41C61" w14:paraId="0C2347AB" w14:textId="77777777" w:rsidTr="00042945">
        <w:trPr>
          <w:trHeight w:val="332"/>
          <w:jc w:val="center"/>
        </w:trPr>
        <w:tc>
          <w:tcPr>
            <w:tcW w:w="1077" w:type="pct"/>
            <w:vMerge w:val="restart"/>
            <w:vAlign w:val="center"/>
          </w:tcPr>
          <w:p w14:paraId="1333A33F" w14:textId="77777777" w:rsidR="00D41C61" w:rsidRPr="00A9075F" w:rsidRDefault="00D41C61" w:rsidP="002C2459">
            <w:pPr>
              <w:jc w:val="center"/>
              <w:rPr>
                <w:color w:val="365F91" w:themeColor="accent1" w:themeShade="BF"/>
              </w:rPr>
            </w:pPr>
            <w:r w:rsidRPr="00A9075F">
              <w:rPr>
                <w:color w:val="365F91" w:themeColor="accent1" w:themeShade="BF"/>
                <w:sz w:val="26"/>
                <w:szCs w:val="26"/>
              </w:rPr>
              <w:t>Activities</w:t>
            </w:r>
          </w:p>
        </w:tc>
        <w:tc>
          <w:tcPr>
            <w:tcW w:w="3923" w:type="pct"/>
            <w:gridSpan w:val="17"/>
            <w:vAlign w:val="center"/>
          </w:tcPr>
          <w:p w14:paraId="3F0A6075" w14:textId="77777777" w:rsidR="00D41C61" w:rsidRPr="00A9075F" w:rsidRDefault="00D41C61" w:rsidP="002C2459">
            <w:pPr>
              <w:jc w:val="center"/>
              <w:rPr>
                <w:color w:val="365F91" w:themeColor="accent1" w:themeShade="BF"/>
                <w:sz w:val="30"/>
                <w:szCs w:val="30"/>
              </w:rPr>
            </w:pPr>
            <w:r w:rsidRPr="00A9075F">
              <w:rPr>
                <w:color w:val="365F91" w:themeColor="accent1" w:themeShade="BF"/>
                <w:sz w:val="30"/>
                <w:szCs w:val="30"/>
              </w:rPr>
              <w:t>Weeks</w:t>
            </w:r>
          </w:p>
        </w:tc>
      </w:tr>
      <w:tr w:rsidR="00D41C61" w14:paraId="2968BD95" w14:textId="77777777" w:rsidTr="00042945">
        <w:trPr>
          <w:trHeight w:val="323"/>
          <w:jc w:val="center"/>
        </w:trPr>
        <w:tc>
          <w:tcPr>
            <w:tcW w:w="1077" w:type="pct"/>
            <w:vMerge/>
            <w:vAlign w:val="center"/>
          </w:tcPr>
          <w:p w14:paraId="40811275" w14:textId="77777777" w:rsidR="00D41C61" w:rsidRPr="00A9075F" w:rsidRDefault="00D41C61" w:rsidP="002C2459">
            <w:pPr>
              <w:rPr>
                <w:color w:val="365F91" w:themeColor="accent1" w:themeShade="BF"/>
              </w:rPr>
            </w:pPr>
          </w:p>
        </w:tc>
        <w:tc>
          <w:tcPr>
            <w:tcW w:w="193" w:type="pct"/>
            <w:vAlign w:val="center"/>
          </w:tcPr>
          <w:p w14:paraId="32ADFA35" w14:textId="77777777" w:rsidR="00D41C61" w:rsidRPr="00A9075F" w:rsidRDefault="00D41C61" w:rsidP="002C2459">
            <w:pPr>
              <w:rPr>
                <w:color w:val="365F91" w:themeColor="accent1" w:themeShade="BF"/>
              </w:rPr>
            </w:pPr>
            <w:r w:rsidRPr="00A9075F">
              <w:rPr>
                <w:color w:val="365F91" w:themeColor="accent1" w:themeShade="BF"/>
              </w:rPr>
              <w:t>1</w:t>
            </w:r>
          </w:p>
        </w:tc>
        <w:tc>
          <w:tcPr>
            <w:tcW w:w="193" w:type="pct"/>
            <w:vAlign w:val="center"/>
          </w:tcPr>
          <w:p w14:paraId="576485B7" w14:textId="77777777" w:rsidR="00D41C61" w:rsidRPr="00A9075F" w:rsidRDefault="00D41C61" w:rsidP="002C2459">
            <w:pPr>
              <w:rPr>
                <w:color w:val="365F91" w:themeColor="accent1" w:themeShade="BF"/>
              </w:rPr>
            </w:pPr>
            <w:r w:rsidRPr="00A9075F">
              <w:rPr>
                <w:color w:val="365F91" w:themeColor="accent1" w:themeShade="BF"/>
              </w:rPr>
              <w:t>2</w:t>
            </w:r>
          </w:p>
        </w:tc>
        <w:tc>
          <w:tcPr>
            <w:tcW w:w="193" w:type="pct"/>
            <w:vAlign w:val="center"/>
          </w:tcPr>
          <w:p w14:paraId="466A9BBD" w14:textId="77777777" w:rsidR="00D41C61" w:rsidRPr="00A9075F" w:rsidRDefault="00D41C61" w:rsidP="002C2459">
            <w:pPr>
              <w:rPr>
                <w:color w:val="365F91" w:themeColor="accent1" w:themeShade="BF"/>
              </w:rPr>
            </w:pPr>
            <w:r w:rsidRPr="00A9075F">
              <w:rPr>
                <w:color w:val="365F91" w:themeColor="accent1" w:themeShade="BF"/>
              </w:rPr>
              <w:t>3</w:t>
            </w:r>
          </w:p>
        </w:tc>
        <w:tc>
          <w:tcPr>
            <w:tcW w:w="193" w:type="pct"/>
            <w:vAlign w:val="center"/>
          </w:tcPr>
          <w:p w14:paraId="02E58ED6" w14:textId="77777777" w:rsidR="00D41C61" w:rsidRPr="00A9075F" w:rsidRDefault="00D41C61" w:rsidP="002C2459">
            <w:pPr>
              <w:rPr>
                <w:color w:val="365F91" w:themeColor="accent1" w:themeShade="BF"/>
              </w:rPr>
            </w:pPr>
            <w:r w:rsidRPr="00A9075F">
              <w:rPr>
                <w:color w:val="365F91" w:themeColor="accent1" w:themeShade="BF"/>
              </w:rPr>
              <w:t>4</w:t>
            </w:r>
          </w:p>
        </w:tc>
        <w:tc>
          <w:tcPr>
            <w:tcW w:w="193" w:type="pct"/>
            <w:vAlign w:val="center"/>
          </w:tcPr>
          <w:p w14:paraId="3BA54DCE" w14:textId="77777777" w:rsidR="00D41C61" w:rsidRPr="00A9075F" w:rsidRDefault="00D41C61" w:rsidP="002C2459">
            <w:pPr>
              <w:rPr>
                <w:color w:val="365F91" w:themeColor="accent1" w:themeShade="BF"/>
              </w:rPr>
            </w:pPr>
            <w:r w:rsidRPr="00A9075F">
              <w:rPr>
                <w:color w:val="365F91" w:themeColor="accent1" w:themeShade="BF"/>
              </w:rPr>
              <w:t>5</w:t>
            </w:r>
          </w:p>
        </w:tc>
        <w:tc>
          <w:tcPr>
            <w:tcW w:w="193" w:type="pct"/>
            <w:vAlign w:val="center"/>
          </w:tcPr>
          <w:p w14:paraId="4FA6BC2B" w14:textId="77777777" w:rsidR="00D41C61" w:rsidRPr="00A9075F" w:rsidRDefault="00D41C61" w:rsidP="002C2459">
            <w:pPr>
              <w:rPr>
                <w:color w:val="365F91" w:themeColor="accent1" w:themeShade="BF"/>
              </w:rPr>
            </w:pPr>
            <w:r w:rsidRPr="00A9075F">
              <w:rPr>
                <w:color w:val="365F91" w:themeColor="accent1" w:themeShade="BF"/>
              </w:rPr>
              <w:t>6</w:t>
            </w:r>
          </w:p>
        </w:tc>
        <w:tc>
          <w:tcPr>
            <w:tcW w:w="193" w:type="pct"/>
            <w:vAlign w:val="center"/>
          </w:tcPr>
          <w:p w14:paraId="4A8D906B" w14:textId="77777777" w:rsidR="00D41C61" w:rsidRPr="00A9075F" w:rsidRDefault="00D41C61" w:rsidP="002C2459">
            <w:pPr>
              <w:rPr>
                <w:color w:val="365F91" w:themeColor="accent1" w:themeShade="BF"/>
              </w:rPr>
            </w:pPr>
            <w:r w:rsidRPr="00A9075F">
              <w:rPr>
                <w:color w:val="365F91" w:themeColor="accent1" w:themeShade="BF"/>
              </w:rPr>
              <w:t>7</w:t>
            </w:r>
          </w:p>
        </w:tc>
        <w:tc>
          <w:tcPr>
            <w:tcW w:w="193" w:type="pct"/>
            <w:vAlign w:val="center"/>
          </w:tcPr>
          <w:p w14:paraId="33EA27B2" w14:textId="77777777" w:rsidR="00D41C61" w:rsidRPr="00A9075F" w:rsidRDefault="00D41C61" w:rsidP="002C2459">
            <w:pPr>
              <w:rPr>
                <w:color w:val="365F91" w:themeColor="accent1" w:themeShade="BF"/>
              </w:rPr>
            </w:pPr>
            <w:r w:rsidRPr="00A9075F">
              <w:rPr>
                <w:color w:val="365F91" w:themeColor="accent1" w:themeShade="BF"/>
              </w:rPr>
              <w:t>8</w:t>
            </w:r>
          </w:p>
        </w:tc>
        <w:tc>
          <w:tcPr>
            <w:tcW w:w="290" w:type="pct"/>
            <w:vAlign w:val="center"/>
          </w:tcPr>
          <w:p w14:paraId="3901B4CD" w14:textId="77777777" w:rsidR="00D41C61" w:rsidRPr="00A9075F" w:rsidRDefault="00D41C61" w:rsidP="002C2459">
            <w:pPr>
              <w:rPr>
                <w:color w:val="365F91" w:themeColor="accent1" w:themeShade="BF"/>
              </w:rPr>
            </w:pPr>
            <w:r w:rsidRPr="00A9075F">
              <w:rPr>
                <w:color w:val="365F91" w:themeColor="accent1" w:themeShade="BF"/>
              </w:rPr>
              <w:t>9</w:t>
            </w:r>
          </w:p>
        </w:tc>
        <w:tc>
          <w:tcPr>
            <w:tcW w:w="261" w:type="pct"/>
            <w:vAlign w:val="center"/>
          </w:tcPr>
          <w:p w14:paraId="1181EDD9" w14:textId="77777777" w:rsidR="00D41C61" w:rsidRPr="00A9075F" w:rsidRDefault="00D41C61" w:rsidP="002C2459">
            <w:pPr>
              <w:rPr>
                <w:color w:val="365F91" w:themeColor="accent1" w:themeShade="BF"/>
              </w:rPr>
            </w:pPr>
            <w:r w:rsidRPr="00A9075F">
              <w:rPr>
                <w:color w:val="365F91" w:themeColor="accent1" w:themeShade="BF"/>
              </w:rPr>
              <w:t>10</w:t>
            </w:r>
          </w:p>
        </w:tc>
        <w:tc>
          <w:tcPr>
            <w:tcW w:w="261" w:type="pct"/>
            <w:vAlign w:val="center"/>
          </w:tcPr>
          <w:p w14:paraId="408E5B59" w14:textId="77777777" w:rsidR="00D41C61" w:rsidRPr="00A9075F" w:rsidRDefault="00D41C61" w:rsidP="002C2459">
            <w:pPr>
              <w:rPr>
                <w:color w:val="365F91" w:themeColor="accent1" w:themeShade="BF"/>
              </w:rPr>
            </w:pPr>
            <w:r w:rsidRPr="00A9075F">
              <w:rPr>
                <w:color w:val="365F91" w:themeColor="accent1" w:themeShade="BF"/>
              </w:rPr>
              <w:t>11</w:t>
            </w:r>
          </w:p>
        </w:tc>
        <w:tc>
          <w:tcPr>
            <w:tcW w:w="261" w:type="pct"/>
            <w:vAlign w:val="center"/>
          </w:tcPr>
          <w:p w14:paraId="3053440B" w14:textId="77777777" w:rsidR="00D41C61" w:rsidRPr="00A9075F" w:rsidRDefault="00D41C61" w:rsidP="002C2459">
            <w:pPr>
              <w:rPr>
                <w:color w:val="365F91" w:themeColor="accent1" w:themeShade="BF"/>
              </w:rPr>
            </w:pPr>
            <w:r w:rsidRPr="00A9075F">
              <w:rPr>
                <w:color w:val="365F91" w:themeColor="accent1" w:themeShade="BF"/>
              </w:rPr>
              <w:t>12</w:t>
            </w:r>
          </w:p>
        </w:tc>
        <w:tc>
          <w:tcPr>
            <w:tcW w:w="261" w:type="pct"/>
            <w:vAlign w:val="center"/>
          </w:tcPr>
          <w:p w14:paraId="05662441" w14:textId="77777777" w:rsidR="00D41C61" w:rsidRPr="00A9075F" w:rsidRDefault="00D41C61" w:rsidP="002C2459">
            <w:pPr>
              <w:rPr>
                <w:color w:val="365F91" w:themeColor="accent1" w:themeShade="BF"/>
              </w:rPr>
            </w:pPr>
            <w:r w:rsidRPr="00A9075F">
              <w:rPr>
                <w:color w:val="365F91" w:themeColor="accent1" w:themeShade="BF"/>
              </w:rPr>
              <w:t>13</w:t>
            </w:r>
          </w:p>
        </w:tc>
        <w:tc>
          <w:tcPr>
            <w:tcW w:w="261" w:type="pct"/>
            <w:vAlign w:val="center"/>
          </w:tcPr>
          <w:p w14:paraId="3A898551" w14:textId="77777777" w:rsidR="00D41C61" w:rsidRPr="00A9075F" w:rsidRDefault="00D41C61" w:rsidP="002C2459">
            <w:pPr>
              <w:rPr>
                <w:color w:val="365F91" w:themeColor="accent1" w:themeShade="BF"/>
              </w:rPr>
            </w:pPr>
            <w:r w:rsidRPr="00A9075F">
              <w:rPr>
                <w:color w:val="365F91" w:themeColor="accent1" w:themeShade="BF"/>
              </w:rPr>
              <w:t>14</w:t>
            </w:r>
          </w:p>
        </w:tc>
        <w:tc>
          <w:tcPr>
            <w:tcW w:w="261" w:type="pct"/>
            <w:vAlign w:val="center"/>
          </w:tcPr>
          <w:p w14:paraId="48CC34A4" w14:textId="77777777" w:rsidR="00D41C61" w:rsidRPr="00A9075F" w:rsidRDefault="00D41C61" w:rsidP="002C2459">
            <w:pPr>
              <w:rPr>
                <w:color w:val="365F91" w:themeColor="accent1" w:themeShade="BF"/>
              </w:rPr>
            </w:pPr>
            <w:r w:rsidRPr="00A9075F">
              <w:rPr>
                <w:color w:val="365F91" w:themeColor="accent1" w:themeShade="BF"/>
              </w:rPr>
              <w:t>15</w:t>
            </w:r>
          </w:p>
        </w:tc>
        <w:tc>
          <w:tcPr>
            <w:tcW w:w="261" w:type="pct"/>
            <w:vAlign w:val="center"/>
          </w:tcPr>
          <w:p w14:paraId="5D0C449A" w14:textId="77777777" w:rsidR="00D41C61" w:rsidRPr="00A9075F" w:rsidRDefault="00D41C61" w:rsidP="002C2459">
            <w:pPr>
              <w:rPr>
                <w:color w:val="365F91" w:themeColor="accent1" w:themeShade="BF"/>
              </w:rPr>
            </w:pPr>
            <w:r w:rsidRPr="00A9075F">
              <w:rPr>
                <w:color w:val="365F91" w:themeColor="accent1" w:themeShade="BF"/>
              </w:rPr>
              <w:t>16</w:t>
            </w:r>
          </w:p>
        </w:tc>
        <w:tc>
          <w:tcPr>
            <w:tcW w:w="261" w:type="pct"/>
            <w:vAlign w:val="center"/>
          </w:tcPr>
          <w:p w14:paraId="3AB0BDA9" w14:textId="77777777" w:rsidR="00D41C61" w:rsidRPr="00A9075F" w:rsidRDefault="00D41C61" w:rsidP="002C2459">
            <w:pPr>
              <w:rPr>
                <w:color w:val="365F91" w:themeColor="accent1" w:themeShade="BF"/>
              </w:rPr>
            </w:pPr>
            <w:r>
              <w:rPr>
                <w:color w:val="365F91" w:themeColor="accent1" w:themeShade="BF"/>
              </w:rPr>
              <w:t>17</w:t>
            </w:r>
          </w:p>
        </w:tc>
      </w:tr>
      <w:tr w:rsidR="00D41C61" w14:paraId="77126083" w14:textId="77777777" w:rsidTr="00042945">
        <w:trPr>
          <w:jc w:val="center"/>
        </w:trPr>
        <w:tc>
          <w:tcPr>
            <w:tcW w:w="1077" w:type="pct"/>
            <w:vAlign w:val="center"/>
          </w:tcPr>
          <w:p w14:paraId="323DD805" w14:textId="77777777" w:rsidR="00D41C61" w:rsidRDefault="00D41C61" w:rsidP="00C1054E">
            <w:pPr>
              <w:jc w:val="left"/>
            </w:pPr>
            <w:r>
              <w:t>Topic Selection</w:t>
            </w:r>
          </w:p>
        </w:tc>
        <w:tc>
          <w:tcPr>
            <w:tcW w:w="193" w:type="pct"/>
            <w:shd w:val="clear" w:color="auto" w:fill="000000" w:themeFill="text1"/>
            <w:vAlign w:val="center"/>
          </w:tcPr>
          <w:p w14:paraId="0994F7F5" w14:textId="77777777" w:rsidR="00D41C61" w:rsidRDefault="00D41C61" w:rsidP="002C2459"/>
        </w:tc>
        <w:tc>
          <w:tcPr>
            <w:tcW w:w="193" w:type="pct"/>
            <w:vAlign w:val="center"/>
          </w:tcPr>
          <w:p w14:paraId="32F93810" w14:textId="77777777" w:rsidR="00D41C61" w:rsidRDefault="00D41C61" w:rsidP="002C2459"/>
        </w:tc>
        <w:tc>
          <w:tcPr>
            <w:tcW w:w="193" w:type="pct"/>
            <w:vAlign w:val="center"/>
          </w:tcPr>
          <w:p w14:paraId="1DE89149" w14:textId="77777777" w:rsidR="00D41C61" w:rsidRDefault="00D41C61" w:rsidP="002C2459"/>
        </w:tc>
        <w:tc>
          <w:tcPr>
            <w:tcW w:w="193" w:type="pct"/>
            <w:vAlign w:val="center"/>
          </w:tcPr>
          <w:p w14:paraId="7E1A5E54" w14:textId="77777777" w:rsidR="00D41C61" w:rsidRDefault="00D41C61" w:rsidP="002C2459"/>
        </w:tc>
        <w:tc>
          <w:tcPr>
            <w:tcW w:w="193" w:type="pct"/>
            <w:vAlign w:val="center"/>
          </w:tcPr>
          <w:p w14:paraId="54A1C14A" w14:textId="77777777" w:rsidR="00D41C61" w:rsidRDefault="00D41C61" w:rsidP="002C2459"/>
        </w:tc>
        <w:tc>
          <w:tcPr>
            <w:tcW w:w="193" w:type="pct"/>
            <w:vAlign w:val="center"/>
          </w:tcPr>
          <w:p w14:paraId="5C8108A0" w14:textId="77777777" w:rsidR="00D41C61" w:rsidRDefault="00D41C61" w:rsidP="002C2459"/>
        </w:tc>
        <w:tc>
          <w:tcPr>
            <w:tcW w:w="193" w:type="pct"/>
            <w:vAlign w:val="center"/>
          </w:tcPr>
          <w:p w14:paraId="5D34CCAC" w14:textId="77777777" w:rsidR="00D41C61" w:rsidRDefault="00D41C61" w:rsidP="002C2459"/>
        </w:tc>
        <w:tc>
          <w:tcPr>
            <w:tcW w:w="193" w:type="pct"/>
            <w:vAlign w:val="center"/>
          </w:tcPr>
          <w:p w14:paraId="4D9CC790" w14:textId="77777777" w:rsidR="00D41C61" w:rsidRDefault="00D41C61" w:rsidP="002C2459"/>
        </w:tc>
        <w:tc>
          <w:tcPr>
            <w:tcW w:w="290" w:type="pct"/>
            <w:vMerge w:val="restart"/>
            <w:textDirection w:val="tbRl"/>
            <w:vAlign w:val="center"/>
          </w:tcPr>
          <w:p w14:paraId="12A0BA6E" w14:textId="743C43A9" w:rsidR="00D41C61" w:rsidRDefault="00D41C61" w:rsidP="00C1054E">
            <w:pPr>
              <w:ind w:left="113" w:right="113"/>
              <w:jc w:val="center"/>
            </w:pPr>
            <w:r>
              <w:t>Mid Term Exams</w:t>
            </w:r>
          </w:p>
        </w:tc>
        <w:tc>
          <w:tcPr>
            <w:tcW w:w="261" w:type="pct"/>
            <w:vAlign w:val="center"/>
          </w:tcPr>
          <w:p w14:paraId="3B1CBCA4" w14:textId="77777777" w:rsidR="00D41C61" w:rsidRDefault="00D41C61" w:rsidP="002C2459"/>
        </w:tc>
        <w:tc>
          <w:tcPr>
            <w:tcW w:w="261" w:type="pct"/>
            <w:vAlign w:val="center"/>
          </w:tcPr>
          <w:p w14:paraId="587DBFA3" w14:textId="77777777" w:rsidR="00D41C61" w:rsidRDefault="00D41C61" w:rsidP="002C2459"/>
        </w:tc>
        <w:tc>
          <w:tcPr>
            <w:tcW w:w="261" w:type="pct"/>
            <w:vAlign w:val="center"/>
          </w:tcPr>
          <w:p w14:paraId="6B2DA4CE" w14:textId="77777777" w:rsidR="00D41C61" w:rsidRDefault="00D41C61" w:rsidP="002C2459"/>
        </w:tc>
        <w:tc>
          <w:tcPr>
            <w:tcW w:w="261" w:type="pct"/>
            <w:vAlign w:val="center"/>
          </w:tcPr>
          <w:p w14:paraId="511875CF" w14:textId="77777777" w:rsidR="00D41C61" w:rsidRDefault="00D41C61" w:rsidP="002C2459"/>
        </w:tc>
        <w:tc>
          <w:tcPr>
            <w:tcW w:w="261" w:type="pct"/>
            <w:vAlign w:val="center"/>
          </w:tcPr>
          <w:p w14:paraId="326C7385" w14:textId="77777777" w:rsidR="00D41C61" w:rsidRDefault="00D41C61" w:rsidP="002C2459"/>
        </w:tc>
        <w:tc>
          <w:tcPr>
            <w:tcW w:w="261" w:type="pct"/>
            <w:vAlign w:val="center"/>
          </w:tcPr>
          <w:p w14:paraId="05988FAF" w14:textId="77777777" w:rsidR="00D41C61" w:rsidRDefault="00D41C61" w:rsidP="002C2459"/>
        </w:tc>
        <w:tc>
          <w:tcPr>
            <w:tcW w:w="523" w:type="pct"/>
            <w:gridSpan w:val="2"/>
            <w:vMerge w:val="restart"/>
            <w:textDirection w:val="tbRl"/>
            <w:vAlign w:val="center"/>
          </w:tcPr>
          <w:p w14:paraId="48CCE24C" w14:textId="2BF5153B" w:rsidR="00D41C61" w:rsidRDefault="00D41C61" w:rsidP="00C1054E">
            <w:pPr>
              <w:ind w:left="113" w:right="113"/>
              <w:jc w:val="center"/>
            </w:pPr>
            <w:r>
              <w:t>Final Term Exams</w:t>
            </w:r>
          </w:p>
        </w:tc>
      </w:tr>
      <w:tr w:rsidR="00D41C61" w14:paraId="605CB97E" w14:textId="77777777" w:rsidTr="00042945">
        <w:trPr>
          <w:jc w:val="center"/>
        </w:trPr>
        <w:tc>
          <w:tcPr>
            <w:tcW w:w="1077" w:type="pct"/>
            <w:vAlign w:val="center"/>
          </w:tcPr>
          <w:p w14:paraId="170D78CE" w14:textId="77777777" w:rsidR="00D41C61" w:rsidRDefault="00D41C61" w:rsidP="00C1054E">
            <w:pPr>
              <w:jc w:val="left"/>
            </w:pPr>
            <w:r>
              <w:t>Literature review</w:t>
            </w:r>
          </w:p>
        </w:tc>
        <w:tc>
          <w:tcPr>
            <w:tcW w:w="193" w:type="pct"/>
            <w:vAlign w:val="center"/>
          </w:tcPr>
          <w:p w14:paraId="7AE02A02" w14:textId="77777777" w:rsidR="00D41C61" w:rsidRDefault="00D41C61" w:rsidP="002C2459"/>
        </w:tc>
        <w:tc>
          <w:tcPr>
            <w:tcW w:w="193" w:type="pct"/>
            <w:shd w:val="clear" w:color="auto" w:fill="000000" w:themeFill="text1"/>
            <w:vAlign w:val="center"/>
          </w:tcPr>
          <w:p w14:paraId="04B89141" w14:textId="77777777" w:rsidR="00D41C61" w:rsidRDefault="00D41C61" w:rsidP="002C2459"/>
        </w:tc>
        <w:tc>
          <w:tcPr>
            <w:tcW w:w="193" w:type="pct"/>
            <w:shd w:val="clear" w:color="auto" w:fill="000000" w:themeFill="text1"/>
            <w:vAlign w:val="center"/>
          </w:tcPr>
          <w:p w14:paraId="37A92E46" w14:textId="77777777" w:rsidR="00D41C61" w:rsidRDefault="00D41C61" w:rsidP="002C2459"/>
        </w:tc>
        <w:tc>
          <w:tcPr>
            <w:tcW w:w="193" w:type="pct"/>
            <w:shd w:val="clear" w:color="auto" w:fill="FFFFFF" w:themeFill="background1"/>
            <w:vAlign w:val="center"/>
          </w:tcPr>
          <w:p w14:paraId="70610E17" w14:textId="77777777" w:rsidR="00D41C61" w:rsidRDefault="00D41C61" w:rsidP="002C2459"/>
        </w:tc>
        <w:tc>
          <w:tcPr>
            <w:tcW w:w="193" w:type="pct"/>
            <w:shd w:val="clear" w:color="auto" w:fill="FFFFFF" w:themeFill="background1"/>
            <w:vAlign w:val="center"/>
          </w:tcPr>
          <w:p w14:paraId="56668051" w14:textId="77777777" w:rsidR="00D41C61" w:rsidRDefault="00D41C61" w:rsidP="002C2459"/>
        </w:tc>
        <w:tc>
          <w:tcPr>
            <w:tcW w:w="193" w:type="pct"/>
            <w:shd w:val="clear" w:color="auto" w:fill="000000" w:themeFill="text1"/>
            <w:vAlign w:val="center"/>
          </w:tcPr>
          <w:p w14:paraId="355575EC" w14:textId="77777777" w:rsidR="00D41C61" w:rsidRDefault="00D41C61" w:rsidP="002C2459"/>
        </w:tc>
        <w:tc>
          <w:tcPr>
            <w:tcW w:w="193" w:type="pct"/>
            <w:shd w:val="clear" w:color="auto" w:fill="000000" w:themeFill="text1"/>
            <w:vAlign w:val="center"/>
          </w:tcPr>
          <w:p w14:paraId="2A99B80D" w14:textId="77777777" w:rsidR="00D41C61" w:rsidRDefault="00D41C61" w:rsidP="002C2459"/>
        </w:tc>
        <w:tc>
          <w:tcPr>
            <w:tcW w:w="193" w:type="pct"/>
            <w:shd w:val="clear" w:color="auto" w:fill="000000" w:themeFill="text1"/>
            <w:vAlign w:val="center"/>
          </w:tcPr>
          <w:p w14:paraId="663691FA" w14:textId="77777777" w:rsidR="00D41C61" w:rsidRDefault="00D41C61" w:rsidP="002C2459"/>
        </w:tc>
        <w:tc>
          <w:tcPr>
            <w:tcW w:w="290" w:type="pct"/>
            <w:vMerge/>
            <w:vAlign w:val="center"/>
          </w:tcPr>
          <w:p w14:paraId="568B1A0E" w14:textId="77777777" w:rsidR="00D41C61" w:rsidRDefault="00D41C61" w:rsidP="002C2459"/>
        </w:tc>
        <w:tc>
          <w:tcPr>
            <w:tcW w:w="261" w:type="pct"/>
            <w:vAlign w:val="center"/>
          </w:tcPr>
          <w:p w14:paraId="31737D0E" w14:textId="77777777" w:rsidR="00D41C61" w:rsidRDefault="00D41C61" w:rsidP="002C2459"/>
        </w:tc>
        <w:tc>
          <w:tcPr>
            <w:tcW w:w="261" w:type="pct"/>
            <w:vAlign w:val="center"/>
          </w:tcPr>
          <w:p w14:paraId="36914021" w14:textId="77777777" w:rsidR="00D41C61" w:rsidRDefault="00D41C61" w:rsidP="002C2459"/>
        </w:tc>
        <w:tc>
          <w:tcPr>
            <w:tcW w:w="261" w:type="pct"/>
            <w:vAlign w:val="center"/>
          </w:tcPr>
          <w:p w14:paraId="7D55F4BF" w14:textId="77777777" w:rsidR="00D41C61" w:rsidRDefault="00D41C61" w:rsidP="002C2459"/>
        </w:tc>
        <w:tc>
          <w:tcPr>
            <w:tcW w:w="261" w:type="pct"/>
            <w:vAlign w:val="center"/>
          </w:tcPr>
          <w:p w14:paraId="659B3D85" w14:textId="77777777" w:rsidR="00D41C61" w:rsidRDefault="00D41C61" w:rsidP="002C2459"/>
        </w:tc>
        <w:tc>
          <w:tcPr>
            <w:tcW w:w="261" w:type="pct"/>
            <w:vAlign w:val="center"/>
          </w:tcPr>
          <w:p w14:paraId="0F93F428" w14:textId="77777777" w:rsidR="00D41C61" w:rsidRDefault="00D41C61" w:rsidP="002C2459"/>
        </w:tc>
        <w:tc>
          <w:tcPr>
            <w:tcW w:w="261" w:type="pct"/>
            <w:vAlign w:val="center"/>
          </w:tcPr>
          <w:p w14:paraId="3A0A5808" w14:textId="77777777" w:rsidR="00D41C61" w:rsidRDefault="00D41C61" w:rsidP="002C2459"/>
        </w:tc>
        <w:tc>
          <w:tcPr>
            <w:tcW w:w="523" w:type="pct"/>
            <w:gridSpan w:val="2"/>
            <w:vMerge/>
            <w:vAlign w:val="center"/>
          </w:tcPr>
          <w:p w14:paraId="39DFF8E8" w14:textId="77777777" w:rsidR="00D41C61" w:rsidRDefault="00D41C61" w:rsidP="002C2459"/>
        </w:tc>
      </w:tr>
      <w:tr w:rsidR="00D41C61" w14:paraId="42C84C1C" w14:textId="77777777" w:rsidTr="00042945">
        <w:trPr>
          <w:trHeight w:val="679"/>
          <w:jc w:val="center"/>
        </w:trPr>
        <w:tc>
          <w:tcPr>
            <w:tcW w:w="1077" w:type="pct"/>
            <w:vAlign w:val="center"/>
          </w:tcPr>
          <w:p w14:paraId="6044EF1D" w14:textId="77777777" w:rsidR="00D41C61" w:rsidRPr="00FE742A" w:rsidRDefault="00D41C61" w:rsidP="00C1054E">
            <w:pPr>
              <w:jc w:val="left"/>
            </w:pPr>
            <w:r>
              <w:t xml:space="preserve">Find </w:t>
            </w:r>
            <w:r w:rsidRPr="00FE742A">
              <w:t>Research Gap</w:t>
            </w:r>
            <w:r>
              <w:t xml:space="preserve"> and problem identification</w:t>
            </w:r>
          </w:p>
        </w:tc>
        <w:tc>
          <w:tcPr>
            <w:tcW w:w="193" w:type="pct"/>
            <w:vAlign w:val="center"/>
          </w:tcPr>
          <w:p w14:paraId="4F960B4B" w14:textId="77777777" w:rsidR="00D41C61" w:rsidRDefault="00D41C61" w:rsidP="002C2459"/>
        </w:tc>
        <w:tc>
          <w:tcPr>
            <w:tcW w:w="193" w:type="pct"/>
            <w:shd w:val="clear" w:color="auto" w:fill="FFFFFF" w:themeFill="background1"/>
            <w:vAlign w:val="center"/>
          </w:tcPr>
          <w:p w14:paraId="4A3C1B54" w14:textId="77777777" w:rsidR="00D41C61" w:rsidRDefault="00D41C61" w:rsidP="002C2459"/>
        </w:tc>
        <w:tc>
          <w:tcPr>
            <w:tcW w:w="193" w:type="pct"/>
            <w:shd w:val="clear" w:color="auto" w:fill="FFFFFF" w:themeFill="background1"/>
            <w:vAlign w:val="center"/>
          </w:tcPr>
          <w:p w14:paraId="7EF1529C" w14:textId="77777777" w:rsidR="00D41C61" w:rsidRDefault="00D41C61" w:rsidP="002C2459"/>
        </w:tc>
        <w:tc>
          <w:tcPr>
            <w:tcW w:w="193" w:type="pct"/>
            <w:shd w:val="clear" w:color="auto" w:fill="000000" w:themeFill="text1"/>
            <w:vAlign w:val="center"/>
          </w:tcPr>
          <w:p w14:paraId="0AFB167F" w14:textId="77777777" w:rsidR="00D41C61" w:rsidRDefault="00D41C61" w:rsidP="002C2459"/>
        </w:tc>
        <w:tc>
          <w:tcPr>
            <w:tcW w:w="193" w:type="pct"/>
            <w:shd w:val="clear" w:color="auto" w:fill="000000" w:themeFill="text1"/>
            <w:vAlign w:val="center"/>
          </w:tcPr>
          <w:p w14:paraId="5D9AC84C" w14:textId="77777777" w:rsidR="00D41C61" w:rsidRDefault="00D41C61" w:rsidP="002C2459"/>
        </w:tc>
        <w:tc>
          <w:tcPr>
            <w:tcW w:w="193" w:type="pct"/>
            <w:shd w:val="clear" w:color="auto" w:fill="FFFFFF" w:themeFill="background1"/>
            <w:vAlign w:val="center"/>
          </w:tcPr>
          <w:p w14:paraId="1602F45D" w14:textId="77777777" w:rsidR="00D41C61" w:rsidRDefault="00D41C61" w:rsidP="002C2459"/>
        </w:tc>
        <w:tc>
          <w:tcPr>
            <w:tcW w:w="193" w:type="pct"/>
            <w:shd w:val="clear" w:color="auto" w:fill="FFFFFF" w:themeFill="background1"/>
            <w:vAlign w:val="center"/>
          </w:tcPr>
          <w:p w14:paraId="0A6544B8" w14:textId="77777777" w:rsidR="00D41C61" w:rsidRDefault="00D41C61" w:rsidP="002C2459"/>
        </w:tc>
        <w:tc>
          <w:tcPr>
            <w:tcW w:w="193" w:type="pct"/>
            <w:vAlign w:val="center"/>
          </w:tcPr>
          <w:p w14:paraId="6A09EB68" w14:textId="77777777" w:rsidR="00D41C61" w:rsidRDefault="00D41C61" w:rsidP="002C2459"/>
        </w:tc>
        <w:tc>
          <w:tcPr>
            <w:tcW w:w="290" w:type="pct"/>
            <w:vMerge/>
            <w:vAlign w:val="center"/>
          </w:tcPr>
          <w:p w14:paraId="1998E733" w14:textId="77777777" w:rsidR="00D41C61" w:rsidRDefault="00D41C61" w:rsidP="002C2459"/>
        </w:tc>
        <w:tc>
          <w:tcPr>
            <w:tcW w:w="261" w:type="pct"/>
            <w:shd w:val="clear" w:color="auto" w:fill="000000" w:themeFill="text1"/>
            <w:vAlign w:val="center"/>
          </w:tcPr>
          <w:p w14:paraId="19EA5104" w14:textId="77777777" w:rsidR="00D41C61" w:rsidRDefault="00D41C61" w:rsidP="002C2459"/>
        </w:tc>
        <w:tc>
          <w:tcPr>
            <w:tcW w:w="261" w:type="pct"/>
            <w:vAlign w:val="center"/>
          </w:tcPr>
          <w:p w14:paraId="4D32D6DA" w14:textId="77777777" w:rsidR="00D41C61" w:rsidRDefault="00D41C61" w:rsidP="002C2459"/>
        </w:tc>
        <w:tc>
          <w:tcPr>
            <w:tcW w:w="261" w:type="pct"/>
            <w:vAlign w:val="center"/>
          </w:tcPr>
          <w:p w14:paraId="32693F37" w14:textId="77777777" w:rsidR="00D41C61" w:rsidRDefault="00D41C61" w:rsidP="002C2459"/>
        </w:tc>
        <w:tc>
          <w:tcPr>
            <w:tcW w:w="261" w:type="pct"/>
            <w:vAlign w:val="center"/>
          </w:tcPr>
          <w:p w14:paraId="0AAAE88A" w14:textId="77777777" w:rsidR="00D41C61" w:rsidRDefault="00D41C61" w:rsidP="002C2459"/>
        </w:tc>
        <w:tc>
          <w:tcPr>
            <w:tcW w:w="261" w:type="pct"/>
            <w:vAlign w:val="center"/>
          </w:tcPr>
          <w:p w14:paraId="59A7BB84" w14:textId="77777777" w:rsidR="00D41C61" w:rsidRDefault="00D41C61" w:rsidP="002C2459"/>
        </w:tc>
        <w:tc>
          <w:tcPr>
            <w:tcW w:w="261" w:type="pct"/>
            <w:vAlign w:val="center"/>
          </w:tcPr>
          <w:p w14:paraId="12D19870" w14:textId="77777777" w:rsidR="00D41C61" w:rsidRDefault="00D41C61" w:rsidP="002C2459"/>
        </w:tc>
        <w:tc>
          <w:tcPr>
            <w:tcW w:w="523" w:type="pct"/>
            <w:gridSpan w:val="2"/>
            <w:vMerge/>
            <w:vAlign w:val="center"/>
          </w:tcPr>
          <w:p w14:paraId="0DD1C03B" w14:textId="77777777" w:rsidR="00D41C61" w:rsidRDefault="00D41C61" w:rsidP="002C2459"/>
        </w:tc>
      </w:tr>
      <w:tr w:rsidR="00D41C61" w14:paraId="75869874" w14:textId="77777777" w:rsidTr="00042945">
        <w:trPr>
          <w:jc w:val="center"/>
        </w:trPr>
        <w:tc>
          <w:tcPr>
            <w:tcW w:w="1077" w:type="pct"/>
            <w:vAlign w:val="center"/>
          </w:tcPr>
          <w:p w14:paraId="191C9C40" w14:textId="77777777" w:rsidR="00D41C61" w:rsidRPr="008B208C" w:rsidRDefault="00D41C61" w:rsidP="00C1054E">
            <w:pPr>
              <w:jc w:val="left"/>
            </w:pPr>
            <w:r w:rsidRPr="008B208C">
              <w:t xml:space="preserve">Research Proposal </w:t>
            </w:r>
          </w:p>
        </w:tc>
        <w:tc>
          <w:tcPr>
            <w:tcW w:w="193" w:type="pct"/>
            <w:vAlign w:val="center"/>
          </w:tcPr>
          <w:p w14:paraId="79A30110" w14:textId="77777777" w:rsidR="00D41C61" w:rsidRDefault="00D41C61" w:rsidP="002C2459"/>
        </w:tc>
        <w:tc>
          <w:tcPr>
            <w:tcW w:w="193" w:type="pct"/>
            <w:vAlign w:val="center"/>
          </w:tcPr>
          <w:p w14:paraId="7D6CBD64" w14:textId="77777777" w:rsidR="00D41C61" w:rsidRDefault="00D41C61" w:rsidP="002C2459"/>
        </w:tc>
        <w:tc>
          <w:tcPr>
            <w:tcW w:w="193" w:type="pct"/>
            <w:vAlign w:val="center"/>
          </w:tcPr>
          <w:p w14:paraId="4FAAABD3" w14:textId="77777777" w:rsidR="00D41C61" w:rsidRDefault="00D41C61" w:rsidP="002C2459"/>
        </w:tc>
        <w:tc>
          <w:tcPr>
            <w:tcW w:w="193" w:type="pct"/>
            <w:shd w:val="clear" w:color="auto" w:fill="FFFFFF" w:themeFill="background1"/>
            <w:vAlign w:val="center"/>
          </w:tcPr>
          <w:p w14:paraId="618E994A" w14:textId="77777777" w:rsidR="00D41C61" w:rsidRDefault="00D41C61" w:rsidP="002C2459"/>
        </w:tc>
        <w:tc>
          <w:tcPr>
            <w:tcW w:w="193" w:type="pct"/>
            <w:shd w:val="clear" w:color="auto" w:fill="FFFFFF" w:themeFill="background1"/>
            <w:vAlign w:val="center"/>
          </w:tcPr>
          <w:p w14:paraId="369B8B58" w14:textId="77777777" w:rsidR="00D41C61" w:rsidRDefault="00D41C61" w:rsidP="002C2459"/>
        </w:tc>
        <w:tc>
          <w:tcPr>
            <w:tcW w:w="193" w:type="pct"/>
            <w:shd w:val="clear" w:color="auto" w:fill="000000" w:themeFill="text1"/>
            <w:vAlign w:val="center"/>
          </w:tcPr>
          <w:p w14:paraId="083D722F" w14:textId="77777777" w:rsidR="00D41C61" w:rsidRDefault="00D41C61" w:rsidP="002C2459"/>
        </w:tc>
        <w:tc>
          <w:tcPr>
            <w:tcW w:w="193" w:type="pct"/>
            <w:shd w:val="clear" w:color="auto" w:fill="000000" w:themeFill="text1"/>
            <w:vAlign w:val="center"/>
          </w:tcPr>
          <w:p w14:paraId="385225EE" w14:textId="77777777" w:rsidR="00D41C61" w:rsidRDefault="00D41C61" w:rsidP="002C2459"/>
        </w:tc>
        <w:tc>
          <w:tcPr>
            <w:tcW w:w="193" w:type="pct"/>
            <w:shd w:val="clear" w:color="auto" w:fill="000000" w:themeFill="text1"/>
            <w:vAlign w:val="center"/>
          </w:tcPr>
          <w:p w14:paraId="4285DF6C" w14:textId="77777777" w:rsidR="00D41C61" w:rsidRDefault="00D41C61" w:rsidP="002C2459"/>
        </w:tc>
        <w:tc>
          <w:tcPr>
            <w:tcW w:w="290" w:type="pct"/>
            <w:vMerge/>
            <w:vAlign w:val="center"/>
          </w:tcPr>
          <w:p w14:paraId="24D90269" w14:textId="77777777" w:rsidR="00D41C61" w:rsidRDefault="00D41C61" w:rsidP="002C2459"/>
        </w:tc>
        <w:tc>
          <w:tcPr>
            <w:tcW w:w="261" w:type="pct"/>
            <w:shd w:val="clear" w:color="auto" w:fill="000000" w:themeFill="text1"/>
            <w:vAlign w:val="center"/>
          </w:tcPr>
          <w:p w14:paraId="343E3742" w14:textId="77777777" w:rsidR="00D41C61" w:rsidRDefault="00D41C61" w:rsidP="002C2459"/>
        </w:tc>
        <w:tc>
          <w:tcPr>
            <w:tcW w:w="261" w:type="pct"/>
            <w:vAlign w:val="center"/>
          </w:tcPr>
          <w:p w14:paraId="51DAB2E5" w14:textId="77777777" w:rsidR="00D41C61" w:rsidRDefault="00D41C61" w:rsidP="002C2459"/>
        </w:tc>
        <w:tc>
          <w:tcPr>
            <w:tcW w:w="261" w:type="pct"/>
            <w:vAlign w:val="center"/>
          </w:tcPr>
          <w:p w14:paraId="4E0DE5D0" w14:textId="77777777" w:rsidR="00D41C61" w:rsidRDefault="00D41C61" w:rsidP="002C2459"/>
        </w:tc>
        <w:tc>
          <w:tcPr>
            <w:tcW w:w="261" w:type="pct"/>
            <w:vAlign w:val="center"/>
          </w:tcPr>
          <w:p w14:paraId="0636489D" w14:textId="77777777" w:rsidR="00D41C61" w:rsidRDefault="00D41C61" w:rsidP="002C2459"/>
        </w:tc>
        <w:tc>
          <w:tcPr>
            <w:tcW w:w="261" w:type="pct"/>
            <w:vAlign w:val="center"/>
          </w:tcPr>
          <w:p w14:paraId="6B8C5FA9" w14:textId="77777777" w:rsidR="00D41C61" w:rsidRDefault="00D41C61" w:rsidP="002C2459"/>
        </w:tc>
        <w:tc>
          <w:tcPr>
            <w:tcW w:w="261" w:type="pct"/>
            <w:vAlign w:val="center"/>
          </w:tcPr>
          <w:p w14:paraId="033ED22E" w14:textId="77777777" w:rsidR="00D41C61" w:rsidRDefault="00D41C61" w:rsidP="002C2459"/>
        </w:tc>
        <w:tc>
          <w:tcPr>
            <w:tcW w:w="523" w:type="pct"/>
            <w:gridSpan w:val="2"/>
            <w:vMerge/>
            <w:vAlign w:val="center"/>
          </w:tcPr>
          <w:p w14:paraId="1C11E4E3" w14:textId="77777777" w:rsidR="00D41C61" w:rsidRDefault="00D41C61" w:rsidP="002C2459"/>
        </w:tc>
      </w:tr>
      <w:tr w:rsidR="00D41C61" w14:paraId="55FF4958" w14:textId="77777777" w:rsidTr="00042945">
        <w:trPr>
          <w:jc w:val="center"/>
        </w:trPr>
        <w:tc>
          <w:tcPr>
            <w:tcW w:w="1077" w:type="pct"/>
            <w:vAlign w:val="center"/>
          </w:tcPr>
          <w:p w14:paraId="47938FA1" w14:textId="77777777" w:rsidR="00D41C61" w:rsidRPr="008B208C" w:rsidRDefault="00D41C61" w:rsidP="00C1054E">
            <w:pPr>
              <w:jc w:val="left"/>
            </w:pPr>
            <w:r>
              <w:t>Proposal Defence</w:t>
            </w:r>
          </w:p>
        </w:tc>
        <w:tc>
          <w:tcPr>
            <w:tcW w:w="193" w:type="pct"/>
            <w:vAlign w:val="center"/>
          </w:tcPr>
          <w:p w14:paraId="02F9E623" w14:textId="77777777" w:rsidR="00D41C61" w:rsidRDefault="00D41C61" w:rsidP="002C2459"/>
        </w:tc>
        <w:tc>
          <w:tcPr>
            <w:tcW w:w="193" w:type="pct"/>
            <w:vAlign w:val="center"/>
          </w:tcPr>
          <w:p w14:paraId="47FE8D9A" w14:textId="77777777" w:rsidR="00D41C61" w:rsidRDefault="00D41C61" w:rsidP="002C2459"/>
        </w:tc>
        <w:tc>
          <w:tcPr>
            <w:tcW w:w="193" w:type="pct"/>
            <w:vAlign w:val="center"/>
          </w:tcPr>
          <w:p w14:paraId="0B8B3254" w14:textId="77777777" w:rsidR="00D41C61" w:rsidRDefault="00D41C61" w:rsidP="002C2459"/>
        </w:tc>
        <w:tc>
          <w:tcPr>
            <w:tcW w:w="193" w:type="pct"/>
            <w:shd w:val="clear" w:color="auto" w:fill="FFFFFF" w:themeFill="background1"/>
            <w:vAlign w:val="center"/>
          </w:tcPr>
          <w:p w14:paraId="761681C6" w14:textId="77777777" w:rsidR="00D41C61" w:rsidRDefault="00D41C61" w:rsidP="002C2459"/>
        </w:tc>
        <w:tc>
          <w:tcPr>
            <w:tcW w:w="193" w:type="pct"/>
            <w:shd w:val="clear" w:color="auto" w:fill="FFFFFF" w:themeFill="background1"/>
            <w:vAlign w:val="center"/>
          </w:tcPr>
          <w:p w14:paraId="587D9126" w14:textId="77777777" w:rsidR="00D41C61" w:rsidRDefault="00D41C61" w:rsidP="002C2459"/>
        </w:tc>
        <w:tc>
          <w:tcPr>
            <w:tcW w:w="193" w:type="pct"/>
            <w:shd w:val="clear" w:color="auto" w:fill="FFFFFF" w:themeFill="background1"/>
            <w:vAlign w:val="center"/>
          </w:tcPr>
          <w:p w14:paraId="64364155" w14:textId="77777777" w:rsidR="00D41C61" w:rsidRDefault="00D41C61" w:rsidP="002C2459"/>
        </w:tc>
        <w:tc>
          <w:tcPr>
            <w:tcW w:w="193" w:type="pct"/>
            <w:vAlign w:val="center"/>
          </w:tcPr>
          <w:p w14:paraId="1075549D" w14:textId="77777777" w:rsidR="00D41C61" w:rsidRDefault="00D41C61" w:rsidP="002C2459"/>
        </w:tc>
        <w:tc>
          <w:tcPr>
            <w:tcW w:w="193" w:type="pct"/>
            <w:shd w:val="clear" w:color="auto" w:fill="000000" w:themeFill="text1"/>
            <w:vAlign w:val="center"/>
          </w:tcPr>
          <w:p w14:paraId="003BD2BF" w14:textId="77777777" w:rsidR="00D41C61" w:rsidRDefault="00D41C61" w:rsidP="002C2459"/>
        </w:tc>
        <w:tc>
          <w:tcPr>
            <w:tcW w:w="290" w:type="pct"/>
            <w:vMerge/>
            <w:vAlign w:val="center"/>
          </w:tcPr>
          <w:p w14:paraId="12109659" w14:textId="77777777" w:rsidR="00D41C61" w:rsidRDefault="00D41C61" w:rsidP="002C2459"/>
        </w:tc>
        <w:tc>
          <w:tcPr>
            <w:tcW w:w="261" w:type="pct"/>
            <w:vAlign w:val="center"/>
          </w:tcPr>
          <w:p w14:paraId="21648736" w14:textId="77777777" w:rsidR="00D41C61" w:rsidRDefault="00D41C61" w:rsidP="002C2459"/>
        </w:tc>
        <w:tc>
          <w:tcPr>
            <w:tcW w:w="261" w:type="pct"/>
            <w:vAlign w:val="center"/>
          </w:tcPr>
          <w:p w14:paraId="28A3F146" w14:textId="77777777" w:rsidR="00D41C61" w:rsidRDefault="00D41C61" w:rsidP="002C2459"/>
        </w:tc>
        <w:tc>
          <w:tcPr>
            <w:tcW w:w="261" w:type="pct"/>
            <w:vAlign w:val="center"/>
          </w:tcPr>
          <w:p w14:paraId="346BE17F" w14:textId="77777777" w:rsidR="00D41C61" w:rsidRDefault="00D41C61" w:rsidP="002C2459"/>
        </w:tc>
        <w:tc>
          <w:tcPr>
            <w:tcW w:w="261" w:type="pct"/>
            <w:vAlign w:val="center"/>
          </w:tcPr>
          <w:p w14:paraId="29B6A186" w14:textId="77777777" w:rsidR="00D41C61" w:rsidRDefault="00D41C61" w:rsidP="002C2459"/>
        </w:tc>
        <w:tc>
          <w:tcPr>
            <w:tcW w:w="261" w:type="pct"/>
            <w:vAlign w:val="center"/>
          </w:tcPr>
          <w:p w14:paraId="5E5F6A18" w14:textId="77777777" w:rsidR="00D41C61" w:rsidRDefault="00D41C61" w:rsidP="002C2459"/>
        </w:tc>
        <w:tc>
          <w:tcPr>
            <w:tcW w:w="261" w:type="pct"/>
            <w:vAlign w:val="center"/>
          </w:tcPr>
          <w:p w14:paraId="0D760173" w14:textId="77777777" w:rsidR="00D41C61" w:rsidRDefault="00D41C61" w:rsidP="002C2459"/>
        </w:tc>
        <w:tc>
          <w:tcPr>
            <w:tcW w:w="523" w:type="pct"/>
            <w:gridSpan w:val="2"/>
            <w:vMerge/>
            <w:vAlign w:val="center"/>
          </w:tcPr>
          <w:p w14:paraId="03224D62" w14:textId="77777777" w:rsidR="00D41C61" w:rsidRDefault="00D41C61" w:rsidP="002C2459"/>
        </w:tc>
      </w:tr>
      <w:tr w:rsidR="00D41C61" w14:paraId="6BF5B309" w14:textId="77777777" w:rsidTr="00042945">
        <w:trPr>
          <w:jc w:val="center"/>
        </w:trPr>
        <w:tc>
          <w:tcPr>
            <w:tcW w:w="1077" w:type="pct"/>
            <w:vAlign w:val="center"/>
          </w:tcPr>
          <w:p w14:paraId="3DAD9D46" w14:textId="77777777" w:rsidR="00D41C61" w:rsidRPr="008B208C" w:rsidRDefault="00D41C61" w:rsidP="00C1054E">
            <w:pPr>
              <w:jc w:val="left"/>
            </w:pPr>
            <w:r w:rsidRPr="008B208C">
              <w:t>Data Collection</w:t>
            </w:r>
          </w:p>
        </w:tc>
        <w:tc>
          <w:tcPr>
            <w:tcW w:w="193" w:type="pct"/>
            <w:vAlign w:val="center"/>
          </w:tcPr>
          <w:p w14:paraId="48774AEA" w14:textId="77777777" w:rsidR="00D41C61" w:rsidRDefault="00D41C61" w:rsidP="002C2459"/>
        </w:tc>
        <w:tc>
          <w:tcPr>
            <w:tcW w:w="193" w:type="pct"/>
            <w:vAlign w:val="center"/>
          </w:tcPr>
          <w:p w14:paraId="2381CD99" w14:textId="77777777" w:rsidR="00D41C61" w:rsidRDefault="00D41C61" w:rsidP="002C2459"/>
        </w:tc>
        <w:tc>
          <w:tcPr>
            <w:tcW w:w="193" w:type="pct"/>
            <w:vAlign w:val="center"/>
          </w:tcPr>
          <w:p w14:paraId="45B93136" w14:textId="77777777" w:rsidR="00D41C61" w:rsidRDefault="00D41C61" w:rsidP="002C2459"/>
        </w:tc>
        <w:tc>
          <w:tcPr>
            <w:tcW w:w="193" w:type="pct"/>
            <w:vAlign w:val="center"/>
          </w:tcPr>
          <w:p w14:paraId="6CA1BB28" w14:textId="77777777" w:rsidR="00D41C61" w:rsidRDefault="00D41C61" w:rsidP="002C2459"/>
        </w:tc>
        <w:tc>
          <w:tcPr>
            <w:tcW w:w="193" w:type="pct"/>
            <w:vAlign w:val="center"/>
          </w:tcPr>
          <w:p w14:paraId="1395E5DE" w14:textId="77777777" w:rsidR="00D41C61" w:rsidRDefault="00D41C61" w:rsidP="002C2459"/>
        </w:tc>
        <w:tc>
          <w:tcPr>
            <w:tcW w:w="193" w:type="pct"/>
            <w:vAlign w:val="center"/>
          </w:tcPr>
          <w:p w14:paraId="78A044B2" w14:textId="77777777" w:rsidR="00D41C61" w:rsidRDefault="00D41C61" w:rsidP="002C2459"/>
        </w:tc>
        <w:tc>
          <w:tcPr>
            <w:tcW w:w="193" w:type="pct"/>
            <w:shd w:val="clear" w:color="auto" w:fill="FFFFFF" w:themeFill="background1"/>
            <w:vAlign w:val="center"/>
          </w:tcPr>
          <w:p w14:paraId="377852B5" w14:textId="77777777" w:rsidR="00D41C61" w:rsidRDefault="00D41C61" w:rsidP="002C2459"/>
        </w:tc>
        <w:tc>
          <w:tcPr>
            <w:tcW w:w="193" w:type="pct"/>
            <w:shd w:val="clear" w:color="auto" w:fill="FFFFFF" w:themeFill="background1"/>
            <w:vAlign w:val="center"/>
          </w:tcPr>
          <w:p w14:paraId="1E09AEEA" w14:textId="77777777" w:rsidR="00D41C61" w:rsidRDefault="00D41C61" w:rsidP="002C2459"/>
        </w:tc>
        <w:tc>
          <w:tcPr>
            <w:tcW w:w="290" w:type="pct"/>
            <w:vMerge/>
            <w:shd w:val="clear" w:color="auto" w:fill="000000" w:themeFill="text1"/>
            <w:vAlign w:val="center"/>
          </w:tcPr>
          <w:p w14:paraId="74881395" w14:textId="77777777" w:rsidR="00D41C61" w:rsidRDefault="00D41C61" w:rsidP="002C2459"/>
        </w:tc>
        <w:tc>
          <w:tcPr>
            <w:tcW w:w="261" w:type="pct"/>
            <w:shd w:val="clear" w:color="auto" w:fill="000000" w:themeFill="text1"/>
            <w:vAlign w:val="center"/>
          </w:tcPr>
          <w:p w14:paraId="23642D66" w14:textId="77777777" w:rsidR="00D41C61" w:rsidRDefault="00D41C61" w:rsidP="002C2459"/>
        </w:tc>
        <w:tc>
          <w:tcPr>
            <w:tcW w:w="261" w:type="pct"/>
            <w:shd w:val="clear" w:color="auto" w:fill="000000" w:themeFill="text1"/>
            <w:vAlign w:val="center"/>
          </w:tcPr>
          <w:p w14:paraId="552E55AE" w14:textId="77777777" w:rsidR="00D41C61" w:rsidRDefault="00D41C61" w:rsidP="002C2459"/>
        </w:tc>
        <w:tc>
          <w:tcPr>
            <w:tcW w:w="261" w:type="pct"/>
            <w:shd w:val="clear" w:color="auto" w:fill="000000" w:themeFill="text1"/>
            <w:vAlign w:val="center"/>
          </w:tcPr>
          <w:p w14:paraId="6D99D3D1" w14:textId="77777777" w:rsidR="00D41C61" w:rsidRDefault="00D41C61" w:rsidP="002C2459"/>
        </w:tc>
        <w:tc>
          <w:tcPr>
            <w:tcW w:w="261" w:type="pct"/>
            <w:shd w:val="clear" w:color="auto" w:fill="000000" w:themeFill="text1"/>
            <w:vAlign w:val="center"/>
          </w:tcPr>
          <w:p w14:paraId="415FF070" w14:textId="77777777" w:rsidR="00D41C61" w:rsidRDefault="00D41C61" w:rsidP="002C2459"/>
        </w:tc>
        <w:tc>
          <w:tcPr>
            <w:tcW w:w="261" w:type="pct"/>
            <w:shd w:val="clear" w:color="auto" w:fill="000000" w:themeFill="text1"/>
            <w:vAlign w:val="center"/>
          </w:tcPr>
          <w:p w14:paraId="1897C7BD" w14:textId="77777777" w:rsidR="00D41C61" w:rsidRDefault="00D41C61" w:rsidP="002C2459"/>
        </w:tc>
        <w:tc>
          <w:tcPr>
            <w:tcW w:w="261" w:type="pct"/>
            <w:shd w:val="clear" w:color="auto" w:fill="000000" w:themeFill="text1"/>
            <w:vAlign w:val="center"/>
          </w:tcPr>
          <w:p w14:paraId="11D66957" w14:textId="77777777" w:rsidR="00D41C61" w:rsidRDefault="00D41C61" w:rsidP="002C2459"/>
        </w:tc>
        <w:tc>
          <w:tcPr>
            <w:tcW w:w="523" w:type="pct"/>
            <w:gridSpan w:val="2"/>
            <w:vMerge/>
            <w:shd w:val="clear" w:color="auto" w:fill="000000" w:themeFill="text1"/>
            <w:vAlign w:val="center"/>
          </w:tcPr>
          <w:p w14:paraId="6993F39D" w14:textId="77777777" w:rsidR="00D41C61" w:rsidRDefault="00D41C61" w:rsidP="002C2459"/>
        </w:tc>
      </w:tr>
      <w:tr w:rsidR="00D41C61" w14:paraId="75CF2F19" w14:textId="77777777" w:rsidTr="00042945">
        <w:trPr>
          <w:jc w:val="center"/>
        </w:trPr>
        <w:tc>
          <w:tcPr>
            <w:tcW w:w="1077" w:type="pct"/>
            <w:vAlign w:val="center"/>
          </w:tcPr>
          <w:p w14:paraId="4BE25AC7" w14:textId="77777777" w:rsidR="00D41C61" w:rsidRPr="008B208C" w:rsidRDefault="00D41C61" w:rsidP="00C1054E">
            <w:pPr>
              <w:jc w:val="left"/>
            </w:pPr>
            <w:r>
              <w:t>Preprocessing</w:t>
            </w:r>
          </w:p>
        </w:tc>
        <w:tc>
          <w:tcPr>
            <w:tcW w:w="193" w:type="pct"/>
            <w:vAlign w:val="center"/>
          </w:tcPr>
          <w:p w14:paraId="45C15D88" w14:textId="77777777" w:rsidR="00D41C61" w:rsidRDefault="00D41C61" w:rsidP="002C2459"/>
        </w:tc>
        <w:tc>
          <w:tcPr>
            <w:tcW w:w="193" w:type="pct"/>
            <w:vAlign w:val="center"/>
          </w:tcPr>
          <w:p w14:paraId="262E110F" w14:textId="77777777" w:rsidR="00D41C61" w:rsidRDefault="00D41C61" w:rsidP="002C2459"/>
        </w:tc>
        <w:tc>
          <w:tcPr>
            <w:tcW w:w="193" w:type="pct"/>
            <w:vAlign w:val="center"/>
          </w:tcPr>
          <w:p w14:paraId="50514071" w14:textId="77777777" w:rsidR="00D41C61" w:rsidRDefault="00D41C61" w:rsidP="002C2459"/>
        </w:tc>
        <w:tc>
          <w:tcPr>
            <w:tcW w:w="193" w:type="pct"/>
            <w:vAlign w:val="center"/>
          </w:tcPr>
          <w:p w14:paraId="582220A4" w14:textId="77777777" w:rsidR="00D41C61" w:rsidRDefault="00D41C61" w:rsidP="002C2459"/>
        </w:tc>
        <w:tc>
          <w:tcPr>
            <w:tcW w:w="193" w:type="pct"/>
            <w:vAlign w:val="center"/>
          </w:tcPr>
          <w:p w14:paraId="304B1B81" w14:textId="77777777" w:rsidR="00D41C61" w:rsidRDefault="00D41C61" w:rsidP="002C2459"/>
        </w:tc>
        <w:tc>
          <w:tcPr>
            <w:tcW w:w="193" w:type="pct"/>
            <w:vAlign w:val="center"/>
          </w:tcPr>
          <w:p w14:paraId="4C6AFB3B" w14:textId="77777777" w:rsidR="00D41C61" w:rsidRDefault="00D41C61" w:rsidP="002C2459"/>
        </w:tc>
        <w:tc>
          <w:tcPr>
            <w:tcW w:w="193" w:type="pct"/>
            <w:shd w:val="clear" w:color="auto" w:fill="FFFFFF" w:themeFill="background1"/>
            <w:vAlign w:val="center"/>
          </w:tcPr>
          <w:p w14:paraId="3F34D855" w14:textId="77777777" w:rsidR="00D41C61" w:rsidRDefault="00D41C61" w:rsidP="002C2459"/>
        </w:tc>
        <w:tc>
          <w:tcPr>
            <w:tcW w:w="193" w:type="pct"/>
            <w:shd w:val="clear" w:color="auto" w:fill="FFFFFF" w:themeFill="background1"/>
            <w:vAlign w:val="center"/>
          </w:tcPr>
          <w:p w14:paraId="695BFCCF" w14:textId="77777777" w:rsidR="00D41C61" w:rsidRDefault="00D41C61" w:rsidP="002C2459"/>
        </w:tc>
        <w:tc>
          <w:tcPr>
            <w:tcW w:w="290" w:type="pct"/>
            <w:shd w:val="clear" w:color="auto" w:fill="FFFFFF" w:themeFill="background1"/>
            <w:vAlign w:val="center"/>
          </w:tcPr>
          <w:p w14:paraId="08FE796E" w14:textId="77777777" w:rsidR="00D41C61" w:rsidRDefault="00D41C61" w:rsidP="002C2459"/>
        </w:tc>
        <w:tc>
          <w:tcPr>
            <w:tcW w:w="261" w:type="pct"/>
            <w:shd w:val="clear" w:color="auto" w:fill="FFFFFF" w:themeFill="background1"/>
            <w:vAlign w:val="center"/>
          </w:tcPr>
          <w:p w14:paraId="2585177A" w14:textId="77777777" w:rsidR="00D41C61" w:rsidRDefault="00D41C61" w:rsidP="002C2459"/>
        </w:tc>
        <w:tc>
          <w:tcPr>
            <w:tcW w:w="261" w:type="pct"/>
            <w:shd w:val="clear" w:color="auto" w:fill="FFFFFF" w:themeFill="background1"/>
            <w:vAlign w:val="center"/>
          </w:tcPr>
          <w:p w14:paraId="7DE264BB" w14:textId="77777777" w:rsidR="00D41C61" w:rsidRDefault="00D41C61" w:rsidP="002C2459"/>
        </w:tc>
        <w:tc>
          <w:tcPr>
            <w:tcW w:w="261" w:type="pct"/>
            <w:shd w:val="clear" w:color="auto" w:fill="FFFFFF" w:themeFill="background1"/>
            <w:vAlign w:val="center"/>
          </w:tcPr>
          <w:p w14:paraId="713F49B9" w14:textId="77777777" w:rsidR="00D41C61" w:rsidRDefault="00D41C61" w:rsidP="002C2459"/>
        </w:tc>
        <w:tc>
          <w:tcPr>
            <w:tcW w:w="261" w:type="pct"/>
            <w:shd w:val="clear" w:color="auto" w:fill="FFFFFF" w:themeFill="background1"/>
            <w:vAlign w:val="center"/>
          </w:tcPr>
          <w:p w14:paraId="23FC3EB6" w14:textId="77777777" w:rsidR="00D41C61" w:rsidRDefault="00D41C61" w:rsidP="002C2459"/>
        </w:tc>
        <w:tc>
          <w:tcPr>
            <w:tcW w:w="261" w:type="pct"/>
            <w:shd w:val="clear" w:color="auto" w:fill="000000" w:themeFill="text1"/>
            <w:vAlign w:val="center"/>
          </w:tcPr>
          <w:p w14:paraId="1EFE9360" w14:textId="77777777" w:rsidR="00D41C61" w:rsidRDefault="00D41C61" w:rsidP="002C2459"/>
        </w:tc>
        <w:tc>
          <w:tcPr>
            <w:tcW w:w="261" w:type="pct"/>
            <w:shd w:val="clear" w:color="auto" w:fill="000000" w:themeFill="text1"/>
            <w:vAlign w:val="center"/>
          </w:tcPr>
          <w:p w14:paraId="276899C0" w14:textId="77777777" w:rsidR="00D41C61" w:rsidRDefault="00D41C61" w:rsidP="002C2459"/>
        </w:tc>
        <w:tc>
          <w:tcPr>
            <w:tcW w:w="523" w:type="pct"/>
            <w:gridSpan w:val="2"/>
            <w:shd w:val="clear" w:color="auto" w:fill="FFFFFF" w:themeFill="background1"/>
            <w:vAlign w:val="center"/>
          </w:tcPr>
          <w:p w14:paraId="72DF265A" w14:textId="77777777" w:rsidR="00D41C61" w:rsidRDefault="00D41C61" w:rsidP="002C2459"/>
        </w:tc>
      </w:tr>
      <w:tr w:rsidR="00D41C61" w14:paraId="4F404D81" w14:textId="77777777" w:rsidTr="00042945">
        <w:trPr>
          <w:jc w:val="center"/>
        </w:trPr>
        <w:tc>
          <w:tcPr>
            <w:tcW w:w="1077" w:type="pct"/>
            <w:vAlign w:val="center"/>
          </w:tcPr>
          <w:p w14:paraId="284EBB35" w14:textId="77777777" w:rsidR="00D41C61" w:rsidRPr="008B208C" w:rsidRDefault="00D41C61" w:rsidP="00C1054E">
            <w:pPr>
              <w:jc w:val="left"/>
            </w:pPr>
            <w:r>
              <w:t xml:space="preserve">Documentation </w:t>
            </w:r>
          </w:p>
        </w:tc>
        <w:tc>
          <w:tcPr>
            <w:tcW w:w="193" w:type="pct"/>
            <w:vAlign w:val="center"/>
          </w:tcPr>
          <w:p w14:paraId="6F70B419" w14:textId="77777777" w:rsidR="00D41C61" w:rsidRDefault="00D41C61" w:rsidP="002C2459"/>
        </w:tc>
        <w:tc>
          <w:tcPr>
            <w:tcW w:w="193" w:type="pct"/>
            <w:vAlign w:val="center"/>
          </w:tcPr>
          <w:p w14:paraId="51BA06BC" w14:textId="77777777" w:rsidR="00D41C61" w:rsidRDefault="00D41C61" w:rsidP="002C2459"/>
        </w:tc>
        <w:tc>
          <w:tcPr>
            <w:tcW w:w="193" w:type="pct"/>
            <w:vAlign w:val="center"/>
          </w:tcPr>
          <w:p w14:paraId="68A14A9D" w14:textId="77777777" w:rsidR="00D41C61" w:rsidRDefault="00D41C61" w:rsidP="002C2459"/>
        </w:tc>
        <w:tc>
          <w:tcPr>
            <w:tcW w:w="193" w:type="pct"/>
            <w:shd w:val="clear" w:color="auto" w:fill="000000" w:themeFill="text1"/>
            <w:vAlign w:val="center"/>
          </w:tcPr>
          <w:p w14:paraId="0EB84D98" w14:textId="77777777" w:rsidR="00D41C61" w:rsidRDefault="00D41C61" w:rsidP="002C2459"/>
        </w:tc>
        <w:tc>
          <w:tcPr>
            <w:tcW w:w="193" w:type="pct"/>
            <w:vAlign w:val="center"/>
          </w:tcPr>
          <w:p w14:paraId="4F856A8D" w14:textId="77777777" w:rsidR="00D41C61" w:rsidRDefault="00D41C61" w:rsidP="002C2459"/>
        </w:tc>
        <w:tc>
          <w:tcPr>
            <w:tcW w:w="193" w:type="pct"/>
            <w:shd w:val="clear" w:color="auto" w:fill="000000" w:themeFill="text1"/>
            <w:vAlign w:val="center"/>
          </w:tcPr>
          <w:p w14:paraId="4C55951D" w14:textId="77777777" w:rsidR="00D41C61" w:rsidRDefault="00D41C61" w:rsidP="002C2459"/>
        </w:tc>
        <w:tc>
          <w:tcPr>
            <w:tcW w:w="193" w:type="pct"/>
            <w:shd w:val="clear" w:color="auto" w:fill="000000" w:themeFill="text1"/>
            <w:vAlign w:val="center"/>
          </w:tcPr>
          <w:p w14:paraId="0A4656F9" w14:textId="77777777" w:rsidR="00D41C61" w:rsidRDefault="00D41C61" w:rsidP="002C2459"/>
        </w:tc>
        <w:tc>
          <w:tcPr>
            <w:tcW w:w="193" w:type="pct"/>
            <w:shd w:val="clear" w:color="auto" w:fill="000000" w:themeFill="text1"/>
            <w:vAlign w:val="center"/>
          </w:tcPr>
          <w:p w14:paraId="47835557" w14:textId="77777777" w:rsidR="00D41C61" w:rsidRDefault="00D41C61" w:rsidP="002C2459"/>
        </w:tc>
        <w:tc>
          <w:tcPr>
            <w:tcW w:w="290" w:type="pct"/>
            <w:shd w:val="clear" w:color="auto" w:fill="FFFFFF" w:themeFill="background1"/>
            <w:vAlign w:val="center"/>
          </w:tcPr>
          <w:p w14:paraId="146DBE01" w14:textId="77777777" w:rsidR="00D41C61" w:rsidRDefault="00D41C61" w:rsidP="002C2459"/>
        </w:tc>
        <w:tc>
          <w:tcPr>
            <w:tcW w:w="261" w:type="pct"/>
            <w:shd w:val="clear" w:color="auto" w:fill="FFFFFF" w:themeFill="background1"/>
            <w:vAlign w:val="center"/>
          </w:tcPr>
          <w:p w14:paraId="511EE635" w14:textId="77777777" w:rsidR="00D41C61" w:rsidRDefault="00D41C61" w:rsidP="002C2459"/>
        </w:tc>
        <w:tc>
          <w:tcPr>
            <w:tcW w:w="261" w:type="pct"/>
            <w:shd w:val="clear" w:color="auto" w:fill="FFFFFF" w:themeFill="background1"/>
            <w:vAlign w:val="center"/>
          </w:tcPr>
          <w:p w14:paraId="297261C9" w14:textId="77777777" w:rsidR="00D41C61" w:rsidRDefault="00D41C61" w:rsidP="002C2459"/>
        </w:tc>
        <w:tc>
          <w:tcPr>
            <w:tcW w:w="261" w:type="pct"/>
            <w:shd w:val="clear" w:color="auto" w:fill="FFFFFF" w:themeFill="background1"/>
            <w:vAlign w:val="center"/>
          </w:tcPr>
          <w:p w14:paraId="241E3064" w14:textId="77777777" w:rsidR="00D41C61" w:rsidRDefault="00D41C61" w:rsidP="002C2459"/>
        </w:tc>
        <w:tc>
          <w:tcPr>
            <w:tcW w:w="261" w:type="pct"/>
            <w:shd w:val="clear" w:color="auto" w:fill="FFFFFF" w:themeFill="background1"/>
            <w:vAlign w:val="center"/>
          </w:tcPr>
          <w:p w14:paraId="35333409" w14:textId="77777777" w:rsidR="00D41C61" w:rsidRDefault="00D41C61" w:rsidP="002C2459"/>
        </w:tc>
        <w:tc>
          <w:tcPr>
            <w:tcW w:w="261" w:type="pct"/>
            <w:shd w:val="clear" w:color="auto" w:fill="FFFFFF" w:themeFill="background1"/>
            <w:vAlign w:val="center"/>
          </w:tcPr>
          <w:p w14:paraId="08601098" w14:textId="77777777" w:rsidR="00D41C61" w:rsidRDefault="00D41C61" w:rsidP="002C2459"/>
        </w:tc>
        <w:tc>
          <w:tcPr>
            <w:tcW w:w="261" w:type="pct"/>
            <w:shd w:val="clear" w:color="auto" w:fill="000000" w:themeFill="text1"/>
            <w:vAlign w:val="center"/>
          </w:tcPr>
          <w:p w14:paraId="68694A18" w14:textId="77777777" w:rsidR="00D41C61" w:rsidRDefault="00D41C61" w:rsidP="002C2459"/>
        </w:tc>
        <w:tc>
          <w:tcPr>
            <w:tcW w:w="523" w:type="pct"/>
            <w:gridSpan w:val="2"/>
            <w:shd w:val="clear" w:color="auto" w:fill="FFFFFF" w:themeFill="background1"/>
            <w:vAlign w:val="center"/>
          </w:tcPr>
          <w:p w14:paraId="2A4C615F" w14:textId="77777777" w:rsidR="00D41C61" w:rsidRDefault="00D41C61" w:rsidP="002C2459"/>
        </w:tc>
      </w:tr>
    </w:tbl>
    <w:p w14:paraId="7DC70C1F" w14:textId="77777777" w:rsidR="00FC24C4" w:rsidRDefault="00FC24C4" w:rsidP="00B7281B">
      <w:pPr>
        <w:pStyle w:val="Heading2"/>
        <w:rPr>
          <w:color w:val="000000" w:themeColor="text1"/>
        </w:rPr>
      </w:pPr>
    </w:p>
    <w:p w14:paraId="0B19EFF3" w14:textId="77777777" w:rsidR="00042945" w:rsidRPr="007E13F1" w:rsidRDefault="00042945" w:rsidP="00042945">
      <w:pPr>
        <w:autoSpaceDE/>
        <w:autoSpaceDN/>
        <w:adjustRightInd/>
        <w:spacing w:after="200" w:line="276" w:lineRule="auto"/>
        <w:jc w:val="left"/>
        <w:rPr>
          <w:rFonts w:asciiTheme="majorHAnsi" w:eastAsiaTheme="majorEastAsia" w:hAnsiTheme="majorHAnsi"/>
          <w:b/>
          <w:bCs/>
          <w:color w:val="000000" w:themeColor="text1"/>
          <w:sz w:val="26"/>
          <w:szCs w:val="26"/>
        </w:rPr>
      </w:pPr>
      <w:bookmarkStart w:id="31" w:name="_Toc58571704"/>
      <w:r w:rsidRPr="007E13F1">
        <w:rPr>
          <w:b/>
          <w:bCs/>
        </w:rPr>
        <w:t>Spring 2021</w:t>
      </w:r>
      <w:bookmarkEnd w:id="31"/>
    </w:p>
    <w:p w14:paraId="7D16FD7D" w14:textId="77777777" w:rsidR="00042945" w:rsidRDefault="00042945" w:rsidP="00042945">
      <w:pPr>
        <w:rPr>
          <w:b/>
          <w:bCs/>
          <w:color w:val="365F91" w:themeColor="accent1" w:themeShade="BF"/>
        </w:rPr>
      </w:pPr>
    </w:p>
    <w:tbl>
      <w:tblPr>
        <w:tblStyle w:val="TableGrid"/>
        <w:tblW w:w="0" w:type="auto"/>
        <w:tblLook w:val="04A0" w:firstRow="1" w:lastRow="0" w:firstColumn="1" w:lastColumn="0" w:noHBand="0" w:noVBand="1"/>
      </w:tblPr>
      <w:tblGrid>
        <w:gridCol w:w="1792"/>
        <w:gridCol w:w="369"/>
        <w:gridCol w:w="336"/>
        <w:gridCol w:w="337"/>
        <w:gridCol w:w="345"/>
        <w:gridCol w:w="336"/>
        <w:gridCol w:w="345"/>
        <w:gridCol w:w="336"/>
        <w:gridCol w:w="517"/>
        <w:gridCol w:w="352"/>
        <w:gridCol w:w="461"/>
        <w:gridCol w:w="456"/>
        <w:gridCol w:w="456"/>
        <w:gridCol w:w="456"/>
        <w:gridCol w:w="458"/>
        <w:gridCol w:w="456"/>
        <w:gridCol w:w="456"/>
        <w:gridCol w:w="456"/>
      </w:tblGrid>
      <w:tr w:rsidR="00042945" w14:paraId="5F76F9EA" w14:textId="77777777" w:rsidTr="0065291F">
        <w:trPr>
          <w:trHeight w:val="332"/>
        </w:trPr>
        <w:tc>
          <w:tcPr>
            <w:tcW w:w="2122" w:type="dxa"/>
            <w:vMerge w:val="restart"/>
            <w:vAlign w:val="center"/>
          </w:tcPr>
          <w:p w14:paraId="760797CC" w14:textId="77777777" w:rsidR="00042945" w:rsidRPr="00A9075F" w:rsidRDefault="00042945" w:rsidP="0065291F">
            <w:pPr>
              <w:jc w:val="center"/>
              <w:rPr>
                <w:color w:val="365F91" w:themeColor="accent1" w:themeShade="BF"/>
              </w:rPr>
            </w:pPr>
            <w:r w:rsidRPr="00A9075F">
              <w:rPr>
                <w:color w:val="365F91" w:themeColor="accent1" w:themeShade="BF"/>
                <w:sz w:val="26"/>
                <w:szCs w:val="26"/>
              </w:rPr>
              <w:t>Activities</w:t>
            </w:r>
          </w:p>
        </w:tc>
        <w:tc>
          <w:tcPr>
            <w:tcW w:w="7228" w:type="dxa"/>
            <w:gridSpan w:val="17"/>
            <w:vAlign w:val="center"/>
          </w:tcPr>
          <w:p w14:paraId="1C5762D3" w14:textId="77777777" w:rsidR="00042945" w:rsidRPr="00A9075F" w:rsidRDefault="00042945" w:rsidP="0065291F">
            <w:pPr>
              <w:jc w:val="center"/>
              <w:rPr>
                <w:color w:val="365F91" w:themeColor="accent1" w:themeShade="BF"/>
                <w:sz w:val="30"/>
                <w:szCs w:val="30"/>
              </w:rPr>
            </w:pPr>
            <w:r w:rsidRPr="00A9075F">
              <w:rPr>
                <w:color w:val="365F91" w:themeColor="accent1" w:themeShade="BF"/>
                <w:sz w:val="30"/>
                <w:szCs w:val="30"/>
              </w:rPr>
              <w:t>Weeks</w:t>
            </w:r>
          </w:p>
        </w:tc>
      </w:tr>
      <w:tr w:rsidR="00042945" w14:paraId="2BF1C197" w14:textId="77777777" w:rsidTr="0065291F">
        <w:trPr>
          <w:trHeight w:val="323"/>
        </w:trPr>
        <w:tc>
          <w:tcPr>
            <w:tcW w:w="2122" w:type="dxa"/>
            <w:vMerge/>
          </w:tcPr>
          <w:p w14:paraId="725E67DD" w14:textId="77777777" w:rsidR="00042945" w:rsidRPr="00A9075F" w:rsidRDefault="00042945" w:rsidP="0065291F">
            <w:pPr>
              <w:rPr>
                <w:color w:val="365F91" w:themeColor="accent1" w:themeShade="BF"/>
              </w:rPr>
            </w:pPr>
          </w:p>
        </w:tc>
        <w:tc>
          <w:tcPr>
            <w:tcW w:w="480" w:type="dxa"/>
          </w:tcPr>
          <w:p w14:paraId="2AC36BAB" w14:textId="77777777" w:rsidR="00042945" w:rsidRPr="00A9075F" w:rsidRDefault="00042945" w:rsidP="0065291F">
            <w:pPr>
              <w:rPr>
                <w:color w:val="365F91" w:themeColor="accent1" w:themeShade="BF"/>
              </w:rPr>
            </w:pPr>
            <w:r w:rsidRPr="00A9075F">
              <w:rPr>
                <w:color w:val="365F91" w:themeColor="accent1" w:themeShade="BF"/>
              </w:rPr>
              <w:t>1</w:t>
            </w:r>
          </w:p>
        </w:tc>
        <w:tc>
          <w:tcPr>
            <w:tcW w:w="336" w:type="dxa"/>
          </w:tcPr>
          <w:p w14:paraId="260645A1" w14:textId="77777777" w:rsidR="00042945" w:rsidRPr="00A9075F" w:rsidRDefault="00042945" w:rsidP="0065291F">
            <w:pPr>
              <w:rPr>
                <w:color w:val="365F91" w:themeColor="accent1" w:themeShade="BF"/>
              </w:rPr>
            </w:pPr>
            <w:r w:rsidRPr="00A9075F">
              <w:rPr>
                <w:color w:val="365F91" w:themeColor="accent1" w:themeShade="BF"/>
              </w:rPr>
              <w:t>2</w:t>
            </w:r>
          </w:p>
        </w:tc>
        <w:tc>
          <w:tcPr>
            <w:tcW w:w="341" w:type="dxa"/>
          </w:tcPr>
          <w:p w14:paraId="59AA0867" w14:textId="77777777" w:rsidR="00042945" w:rsidRPr="00A9075F" w:rsidRDefault="00042945" w:rsidP="0065291F">
            <w:pPr>
              <w:rPr>
                <w:color w:val="365F91" w:themeColor="accent1" w:themeShade="BF"/>
              </w:rPr>
            </w:pPr>
            <w:r w:rsidRPr="00A9075F">
              <w:rPr>
                <w:color w:val="365F91" w:themeColor="accent1" w:themeShade="BF"/>
              </w:rPr>
              <w:t>3</w:t>
            </w:r>
          </w:p>
        </w:tc>
        <w:tc>
          <w:tcPr>
            <w:tcW w:w="378" w:type="dxa"/>
          </w:tcPr>
          <w:p w14:paraId="6B114C3B" w14:textId="77777777" w:rsidR="00042945" w:rsidRPr="00A9075F" w:rsidRDefault="00042945" w:rsidP="0065291F">
            <w:pPr>
              <w:rPr>
                <w:color w:val="365F91" w:themeColor="accent1" w:themeShade="BF"/>
              </w:rPr>
            </w:pPr>
            <w:r w:rsidRPr="00A9075F">
              <w:rPr>
                <w:color w:val="365F91" w:themeColor="accent1" w:themeShade="BF"/>
              </w:rPr>
              <w:t>4</w:t>
            </w:r>
          </w:p>
        </w:tc>
        <w:tc>
          <w:tcPr>
            <w:tcW w:w="336" w:type="dxa"/>
          </w:tcPr>
          <w:p w14:paraId="11A65418" w14:textId="77777777" w:rsidR="00042945" w:rsidRPr="00A9075F" w:rsidRDefault="00042945" w:rsidP="0065291F">
            <w:pPr>
              <w:rPr>
                <w:color w:val="365F91" w:themeColor="accent1" w:themeShade="BF"/>
              </w:rPr>
            </w:pPr>
            <w:r w:rsidRPr="00A9075F">
              <w:rPr>
                <w:color w:val="365F91" w:themeColor="accent1" w:themeShade="BF"/>
              </w:rPr>
              <w:t>5</w:t>
            </w:r>
          </w:p>
        </w:tc>
        <w:tc>
          <w:tcPr>
            <w:tcW w:w="377" w:type="dxa"/>
          </w:tcPr>
          <w:p w14:paraId="34F4DC7C" w14:textId="77777777" w:rsidR="00042945" w:rsidRPr="00A9075F" w:rsidRDefault="00042945" w:rsidP="0065291F">
            <w:pPr>
              <w:rPr>
                <w:color w:val="365F91" w:themeColor="accent1" w:themeShade="BF"/>
              </w:rPr>
            </w:pPr>
            <w:r w:rsidRPr="00A9075F">
              <w:rPr>
                <w:color w:val="365F91" w:themeColor="accent1" w:themeShade="BF"/>
              </w:rPr>
              <w:t>6</w:t>
            </w:r>
          </w:p>
        </w:tc>
        <w:tc>
          <w:tcPr>
            <w:tcW w:w="336" w:type="dxa"/>
          </w:tcPr>
          <w:p w14:paraId="30BB4AA1" w14:textId="77777777" w:rsidR="00042945" w:rsidRPr="00A9075F" w:rsidRDefault="00042945" w:rsidP="0065291F">
            <w:pPr>
              <w:rPr>
                <w:color w:val="365F91" w:themeColor="accent1" w:themeShade="BF"/>
              </w:rPr>
            </w:pPr>
            <w:r w:rsidRPr="00A9075F">
              <w:rPr>
                <w:color w:val="365F91" w:themeColor="accent1" w:themeShade="BF"/>
              </w:rPr>
              <w:t>7</w:t>
            </w:r>
          </w:p>
        </w:tc>
        <w:tc>
          <w:tcPr>
            <w:tcW w:w="556" w:type="dxa"/>
          </w:tcPr>
          <w:p w14:paraId="1C2AC434" w14:textId="77777777" w:rsidR="00042945" w:rsidRPr="00A9075F" w:rsidRDefault="00042945" w:rsidP="0065291F">
            <w:pPr>
              <w:rPr>
                <w:color w:val="365F91" w:themeColor="accent1" w:themeShade="BF"/>
              </w:rPr>
            </w:pPr>
            <w:r w:rsidRPr="00A9075F">
              <w:rPr>
                <w:color w:val="365F91" w:themeColor="accent1" w:themeShade="BF"/>
              </w:rPr>
              <w:t>8</w:t>
            </w:r>
          </w:p>
        </w:tc>
        <w:tc>
          <w:tcPr>
            <w:tcW w:w="409" w:type="dxa"/>
          </w:tcPr>
          <w:p w14:paraId="2FB5BDD5" w14:textId="77777777" w:rsidR="00042945" w:rsidRPr="00A9075F" w:rsidRDefault="00042945" w:rsidP="0065291F">
            <w:pPr>
              <w:rPr>
                <w:color w:val="365F91" w:themeColor="accent1" w:themeShade="BF"/>
              </w:rPr>
            </w:pPr>
            <w:r w:rsidRPr="00A9075F">
              <w:rPr>
                <w:color w:val="365F91" w:themeColor="accent1" w:themeShade="BF"/>
              </w:rPr>
              <w:t>9</w:t>
            </w:r>
          </w:p>
        </w:tc>
        <w:tc>
          <w:tcPr>
            <w:tcW w:w="479" w:type="dxa"/>
          </w:tcPr>
          <w:p w14:paraId="6A405E08" w14:textId="77777777" w:rsidR="00042945" w:rsidRPr="00A9075F" w:rsidRDefault="00042945" w:rsidP="0065291F">
            <w:pPr>
              <w:rPr>
                <w:color w:val="365F91" w:themeColor="accent1" w:themeShade="BF"/>
              </w:rPr>
            </w:pPr>
            <w:r w:rsidRPr="00A9075F">
              <w:rPr>
                <w:color w:val="365F91" w:themeColor="accent1" w:themeShade="BF"/>
              </w:rPr>
              <w:t>10</w:t>
            </w:r>
          </w:p>
        </w:tc>
        <w:tc>
          <w:tcPr>
            <w:tcW w:w="456" w:type="dxa"/>
          </w:tcPr>
          <w:p w14:paraId="426447F3" w14:textId="77777777" w:rsidR="00042945" w:rsidRPr="00A9075F" w:rsidRDefault="00042945" w:rsidP="0065291F">
            <w:pPr>
              <w:rPr>
                <w:color w:val="365F91" w:themeColor="accent1" w:themeShade="BF"/>
              </w:rPr>
            </w:pPr>
            <w:r w:rsidRPr="00A9075F">
              <w:rPr>
                <w:color w:val="365F91" w:themeColor="accent1" w:themeShade="BF"/>
              </w:rPr>
              <w:t>11</w:t>
            </w:r>
          </w:p>
        </w:tc>
        <w:tc>
          <w:tcPr>
            <w:tcW w:w="456" w:type="dxa"/>
          </w:tcPr>
          <w:p w14:paraId="1C291676" w14:textId="77777777" w:rsidR="00042945" w:rsidRPr="00A9075F" w:rsidRDefault="00042945" w:rsidP="0065291F">
            <w:pPr>
              <w:rPr>
                <w:color w:val="365F91" w:themeColor="accent1" w:themeShade="BF"/>
              </w:rPr>
            </w:pPr>
            <w:r w:rsidRPr="00A9075F">
              <w:rPr>
                <w:color w:val="365F91" w:themeColor="accent1" w:themeShade="BF"/>
              </w:rPr>
              <w:t>12</w:t>
            </w:r>
          </w:p>
        </w:tc>
        <w:tc>
          <w:tcPr>
            <w:tcW w:w="456" w:type="dxa"/>
          </w:tcPr>
          <w:p w14:paraId="6F4F76E5" w14:textId="77777777" w:rsidR="00042945" w:rsidRPr="00A9075F" w:rsidRDefault="00042945" w:rsidP="0065291F">
            <w:pPr>
              <w:rPr>
                <w:color w:val="365F91" w:themeColor="accent1" w:themeShade="BF"/>
              </w:rPr>
            </w:pPr>
            <w:r w:rsidRPr="00A9075F">
              <w:rPr>
                <w:color w:val="365F91" w:themeColor="accent1" w:themeShade="BF"/>
              </w:rPr>
              <w:t>13</w:t>
            </w:r>
          </w:p>
        </w:tc>
        <w:tc>
          <w:tcPr>
            <w:tcW w:w="464" w:type="dxa"/>
          </w:tcPr>
          <w:p w14:paraId="56911AB6" w14:textId="77777777" w:rsidR="00042945" w:rsidRPr="00A9075F" w:rsidRDefault="00042945" w:rsidP="0065291F">
            <w:pPr>
              <w:rPr>
                <w:color w:val="365F91" w:themeColor="accent1" w:themeShade="BF"/>
              </w:rPr>
            </w:pPr>
            <w:r w:rsidRPr="00A9075F">
              <w:rPr>
                <w:color w:val="365F91" w:themeColor="accent1" w:themeShade="BF"/>
              </w:rPr>
              <w:t>14</w:t>
            </w:r>
          </w:p>
        </w:tc>
        <w:tc>
          <w:tcPr>
            <w:tcW w:w="456" w:type="dxa"/>
          </w:tcPr>
          <w:p w14:paraId="17BAAB23" w14:textId="77777777" w:rsidR="00042945" w:rsidRPr="00A9075F" w:rsidRDefault="00042945" w:rsidP="0065291F">
            <w:pPr>
              <w:rPr>
                <w:color w:val="365F91" w:themeColor="accent1" w:themeShade="BF"/>
              </w:rPr>
            </w:pPr>
            <w:r w:rsidRPr="00A9075F">
              <w:rPr>
                <w:color w:val="365F91" w:themeColor="accent1" w:themeShade="BF"/>
              </w:rPr>
              <w:t>15</w:t>
            </w:r>
          </w:p>
        </w:tc>
        <w:tc>
          <w:tcPr>
            <w:tcW w:w="456" w:type="dxa"/>
          </w:tcPr>
          <w:p w14:paraId="6F440A38" w14:textId="77777777" w:rsidR="00042945" w:rsidRPr="00A9075F" w:rsidRDefault="00042945" w:rsidP="0065291F">
            <w:pPr>
              <w:rPr>
                <w:color w:val="365F91" w:themeColor="accent1" w:themeShade="BF"/>
              </w:rPr>
            </w:pPr>
            <w:r w:rsidRPr="00A9075F">
              <w:rPr>
                <w:color w:val="365F91" w:themeColor="accent1" w:themeShade="BF"/>
              </w:rPr>
              <w:t>16</w:t>
            </w:r>
          </w:p>
        </w:tc>
        <w:tc>
          <w:tcPr>
            <w:tcW w:w="456" w:type="dxa"/>
          </w:tcPr>
          <w:p w14:paraId="20490281" w14:textId="77777777" w:rsidR="00042945" w:rsidRPr="00A9075F" w:rsidRDefault="00042945" w:rsidP="0065291F">
            <w:pPr>
              <w:rPr>
                <w:color w:val="365F91" w:themeColor="accent1" w:themeShade="BF"/>
              </w:rPr>
            </w:pPr>
            <w:r>
              <w:rPr>
                <w:color w:val="365F91" w:themeColor="accent1" w:themeShade="BF"/>
              </w:rPr>
              <w:t>17</w:t>
            </w:r>
          </w:p>
        </w:tc>
      </w:tr>
      <w:tr w:rsidR="00042945" w14:paraId="24421988" w14:textId="77777777" w:rsidTr="0065291F">
        <w:trPr>
          <w:trHeight w:val="425"/>
        </w:trPr>
        <w:tc>
          <w:tcPr>
            <w:tcW w:w="2122" w:type="dxa"/>
          </w:tcPr>
          <w:p w14:paraId="749C9691" w14:textId="77777777" w:rsidR="00042945" w:rsidRPr="00DD2198" w:rsidRDefault="00042945" w:rsidP="0065291F">
            <w:pPr>
              <w:jc w:val="left"/>
            </w:pPr>
            <w:r w:rsidRPr="00DD2198">
              <w:t>Data Preprocessing</w:t>
            </w:r>
          </w:p>
        </w:tc>
        <w:tc>
          <w:tcPr>
            <w:tcW w:w="480" w:type="dxa"/>
            <w:shd w:val="clear" w:color="auto" w:fill="000000" w:themeFill="text1"/>
          </w:tcPr>
          <w:p w14:paraId="36493B47" w14:textId="77777777" w:rsidR="00042945" w:rsidRDefault="00042945" w:rsidP="0065291F"/>
        </w:tc>
        <w:tc>
          <w:tcPr>
            <w:tcW w:w="336" w:type="dxa"/>
            <w:shd w:val="clear" w:color="auto" w:fill="000000" w:themeFill="text1"/>
          </w:tcPr>
          <w:p w14:paraId="3273DD59" w14:textId="77777777" w:rsidR="00042945" w:rsidRDefault="00042945" w:rsidP="0065291F"/>
        </w:tc>
        <w:tc>
          <w:tcPr>
            <w:tcW w:w="341" w:type="dxa"/>
            <w:shd w:val="clear" w:color="auto" w:fill="000000" w:themeFill="text1"/>
          </w:tcPr>
          <w:p w14:paraId="21FF6EE8" w14:textId="77777777" w:rsidR="00042945" w:rsidRDefault="00042945" w:rsidP="0065291F"/>
        </w:tc>
        <w:tc>
          <w:tcPr>
            <w:tcW w:w="378" w:type="dxa"/>
          </w:tcPr>
          <w:p w14:paraId="5F4E905F" w14:textId="77777777" w:rsidR="00042945" w:rsidRDefault="00042945" w:rsidP="0065291F"/>
        </w:tc>
        <w:tc>
          <w:tcPr>
            <w:tcW w:w="336" w:type="dxa"/>
          </w:tcPr>
          <w:p w14:paraId="64058166" w14:textId="77777777" w:rsidR="00042945" w:rsidRDefault="00042945" w:rsidP="0065291F"/>
        </w:tc>
        <w:tc>
          <w:tcPr>
            <w:tcW w:w="377" w:type="dxa"/>
          </w:tcPr>
          <w:p w14:paraId="42420DAE" w14:textId="77777777" w:rsidR="00042945" w:rsidRDefault="00042945" w:rsidP="0065291F"/>
        </w:tc>
        <w:tc>
          <w:tcPr>
            <w:tcW w:w="336" w:type="dxa"/>
          </w:tcPr>
          <w:p w14:paraId="7B13AE10" w14:textId="77777777" w:rsidR="00042945" w:rsidRDefault="00042945" w:rsidP="0065291F"/>
        </w:tc>
        <w:tc>
          <w:tcPr>
            <w:tcW w:w="556" w:type="dxa"/>
            <w:vMerge w:val="restart"/>
            <w:shd w:val="clear" w:color="auto" w:fill="FFFFFF" w:themeFill="background1"/>
            <w:textDirection w:val="tbRl"/>
          </w:tcPr>
          <w:p w14:paraId="3D09A48F" w14:textId="77777777" w:rsidR="00042945" w:rsidRDefault="00042945" w:rsidP="0065291F">
            <w:pPr>
              <w:ind w:left="113" w:right="113"/>
              <w:jc w:val="center"/>
            </w:pPr>
            <w:r>
              <w:t>Mid Term Exams</w:t>
            </w:r>
          </w:p>
        </w:tc>
        <w:tc>
          <w:tcPr>
            <w:tcW w:w="409" w:type="dxa"/>
          </w:tcPr>
          <w:p w14:paraId="35FAC875" w14:textId="77777777" w:rsidR="00042945" w:rsidRDefault="00042945" w:rsidP="0065291F"/>
        </w:tc>
        <w:tc>
          <w:tcPr>
            <w:tcW w:w="479" w:type="dxa"/>
          </w:tcPr>
          <w:p w14:paraId="70E9076B" w14:textId="77777777" w:rsidR="00042945" w:rsidRDefault="00042945" w:rsidP="0065291F"/>
        </w:tc>
        <w:tc>
          <w:tcPr>
            <w:tcW w:w="456" w:type="dxa"/>
          </w:tcPr>
          <w:p w14:paraId="36CE88AF" w14:textId="77777777" w:rsidR="00042945" w:rsidRDefault="00042945" w:rsidP="0065291F"/>
        </w:tc>
        <w:tc>
          <w:tcPr>
            <w:tcW w:w="456" w:type="dxa"/>
          </w:tcPr>
          <w:p w14:paraId="2C5E824F" w14:textId="77777777" w:rsidR="00042945" w:rsidRDefault="00042945" w:rsidP="0065291F"/>
        </w:tc>
        <w:tc>
          <w:tcPr>
            <w:tcW w:w="456" w:type="dxa"/>
          </w:tcPr>
          <w:p w14:paraId="40B9D748" w14:textId="77777777" w:rsidR="00042945" w:rsidRDefault="00042945" w:rsidP="0065291F"/>
        </w:tc>
        <w:tc>
          <w:tcPr>
            <w:tcW w:w="464" w:type="dxa"/>
          </w:tcPr>
          <w:p w14:paraId="3484C30B" w14:textId="77777777" w:rsidR="00042945" w:rsidRDefault="00042945" w:rsidP="0065291F"/>
        </w:tc>
        <w:tc>
          <w:tcPr>
            <w:tcW w:w="456" w:type="dxa"/>
          </w:tcPr>
          <w:p w14:paraId="643B4753" w14:textId="77777777" w:rsidR="00042945" w:rsidRDefault="00042945" w:rsidP="0065291F"/>
        </w:tc>
        <w:tc>
          <w:tcPr>
            <w:tcW w:w="912" w:type="dxa"/>
            <w:gridSpan w:val="2"/>
            <w:vMerge w:val="restart"/>
            <w:shd w:val="clear" w:color="auto" w:fill="FFFFFF" w:themeFill="background1"/>
            <w:textDirection w:val="tbRl"/>
          </w:tcPr>
          <w:p w14:paraId="512C1C2F" w14:textId="77777777" w:rsidR="00042945" w:rsidRDefault="00042945" w:rsidP="0065291F">
            <w:pPr>
              <w:ind w:left="113" w:right="113"/>
              <w:jc w:val="center"/>
            </w:pPr>
            <w:r>
              <w:t>Final Term Exams Preparation</w:t>
            </w:r>
          </w:p>
        </w:tc>
      </w:tr>
      <w:tr w:rsidR="00042945" w14:paraId="581E9B3B" w14:textId="77777777" w:rsidTr="0065291F">
        <w:tc>
          <w:tcPr>
            <w:tcW w:w="2122" w:type="dxa"/>
          </w:tcPr>
          <w:p w14:paraId="16DA43CF" w14:textId="77777777" w:rsidR="00042945" w:rsidRPr="00DD2198" w:rsidRDefault="00042945" w:rsidP="0065291F">
            <w:pPr>
              <w:jc w:val="left"/>
            </w:pPr>
            <w:r>
              <w:t xml:space="preserve">Analysis and </w:t>
            </w:r>
            <w:r w:rsidRPr="00FE742A">
              <w:t>Predicting</w:t>
            </w:r>
          </w:p>
        </w:tc>
        <w:tc>
          <w:tcPr>
            <w:tcW w:w="480" w:type="dxa"/>
          </w:tcPr>
          <w:p w14:paraId="4E682807" w14:textId="77777777" w:rsidR="00042945" w:rsidRDefault="00042945" w:rsidP="0065291F"/>
        </w:tc>
        <w:tc>
          <w:tcPr>
            <w:tcW w:w="336" w:type="dxa"/>
            <w:shd w:val="clear" w:color="auto" w:fill="000000" w:themeFill="text1"/>
          </w:tcPr>
          <w:p w14:paraId="0CD4677E" w14:textId="77777777" w:rsidR="00042945" w:rsidRDefault="00042945" w:rsidP="0065291F"/>
        </w:tc>
        <w:tc>
          <w:tcPr>
            <w:tcW w:w="341" w:type="dxa"/>
            <w:shd w:val="clear" w:color="auto" w:fill="000000" w:themeFill="text1"/>
          </w:tcPr>
          <w:p w14:paraId="4B93032C" w14:textId="77777777" w:rsidR="00042945" w:rsidRDefault="00042945" w:rsidP="0065291F"/>
        </w:tc>
        <w:tc>
          <w:tcPr>
            <w:tcW w:w="378" w:type="dxa"/>
            <w:shd w:val="clear" w:color="auto" w:fill="000000" w:themeFill="text1"/>
          </w:tcPr>
          <w:p w14:paraId="61ED83E0" w14:textId="77777777" w:rsidR="00042945" w:rsidRDefault="00042945" w:rsidP="0065291F"/>
        </w:tc>
        <w:tc>
          <w:tcPr>
            <w:tcW w:w="336" w:type="dxa"/>
            <w:shd w:val="clear" w:color="auto" w:fill="000000" w:themeFill="text1"/>
          </w:tcPr>
          <w:p w14:paraId="6FE920DB" w14:textId="77777777" w:rsidR="00042945" w:rsidRDefault="00042945" w:rsidP="0065291F"/>
        </w:tc>
        <w:tc>
          <w:tcPr>
            <w:tcW w:w="377" w:type="dxa"/>
            <w:shd w:val="clear" w:color="auto" w:fill="000000" w:themeFill="text1"/>
          </w:tcPr>
          <w:p w14:paraId="5D9E74C2" w14:textId="77777777" w:rsidR="00042945" w:rsidRDefault="00042945" w:rsidP="0065291F"/>
        </w:tc>
        <w:tc>
          <w:tcPr>
            <w:tcW w:w="336" w:type="dxa"/>
            <w:shd w:val="clear" w:color="auto" w:fill="000000" w:themeFill="text1"/>
          </w:tcPr>
          <w:p w14:paraId="22F2126A" w14:textId="77777777" w:rsidR="00042945" w:rsidRDefault="00042945" w:rsidP="0065291F"/>
        </w:tc>
        <w:tc>
          <w:tcPr>
            <w:tcW w:w="556" w:type="dxa"/>
            <w:vMerge/>
            <w:shd w:val="clear" w:color="auto" w:fill="FFFFFF" w:themeFill="background1"/>
          </w:tcPr>
          <w:p w14:paraId="3BB9417A" w14:textId="77777777" w:rsidR="00042945" w:rsidRDefault="00042945" w:rsidP="0065291F"/>
        </w:tc>
        <w:tc>
          <w:tcPr>
            <w:tcW w:w="409" w:type="dxa"/>
          </w:tcPr>
          <w:p w14:paraId="4D11BE69" w14:textId="77777777" w:rsidR="00042945" w:rsidRDefault="00042945" w:rsidP="0065291F"/>
        </w:tc>
        <w:tc>
          <w:tcPr>
            <w:tcW w:w="479" w:type="dxa"/>
          </w:tcPr>
          <w:p w14:paraId="3CC29ADC" w14:textId="77777777" w:rsidR="00042945" w:rsidRDefault="00042945" w:rsidP="0065291F"/>
        </w:tc>
        <w:tc>
          <w:tcPr>
            <w:tcW w:w="456" w:type="dxa"/>
          </w:tcPr>
          <w:p w14:paraId="10BBC629" w14:textId="77777777" w:rsidR="00042945" w:rsidRDefault="00042945" w:rsidP="0065291F"/>
        </w:tc>
        <w:tc>
          <w:tcPr>
            <w:tcW w:w="456" w:type="dxa"/>
          </w:tcPr>
          <w:p w14:paraId="0EADDD60" w14:textId="77777777" w:rsidR="00042945" w:rsidRDefault="00042945" w:rsidP="0065291F"/>
        </w:tc>
        <w:tc>
          <w:tcPr>
            <w:tcW w:w="456" w:type="dxa"/>
          </w:tcPr>
          <w:p w14:paraId="3F12747B" w14:textId="77777777" w:rsidR="00042945" w:rsidRDefault="00042945" w:rsidP="0065291F"/>
        </w:tc>
        <w:tc>
          <w:tcPr>
            <w:tcW w:w="464" w:type="dxa"/>
          </w:tcPr>
          <w:p w14:paraId="420B6CE6" w14:textId="77777777" w:rsidR="00042945" w:rsidRDefault="00042945" w:rsidP="0065291F"/>
        </w:tc>
        <w:tc>
          <w:tcPr>
            <w:tcW w:w="456" w:type="dxa"/>
          </w:tcPr>
          <w:p w14:paraId="4B5D81B4" w14:textId="77777777" w:rsidR="00042945" w:rsidRDefault="00042945" w:rsidP="0065291F"/>
        </w:tc>
        <w:tc>
          <w:tcPr>
            <w:tcW w:w="912" w:type="dxa"/>
            <w:gridSpan w:val="2"/>
            <w:vMerge/>
            <w:shd w:val="clear" w:color="auto" w:fill="FFFFFF" w:themeFill="background1"/>
          </w:tcPr>
          <w:p w14:paraId="5D45C189" w14:textId="77777777" w:rsidR="00042945" w:rsidRDefault="00042945" w:rsidP="0065291F"/>
        </w:tc>
      </w:tr>
      <w:tr w:rsidR="00042945" w14:paraId="02AB92A8" w14:textId="77777777" w:rsidTr="0065291F">
        <w:tc>
          <w:tcPr>
            <w:tcW w:w="2122" w:type="dxa"/>
          </w:tcPr>
          <w:p w14:paraId="293606F1" w14:textId="77777777" w:rsidR="00042945" w:rsidRPr="00DD2198" w:rsidRDefault="00042945" w:rsidP="0065291F">
            <w:pPr>
              <w:jc w:val="left"/>
            </w:pPr>
            <w:r w:rsidRPr="00DD2198">
              <w:t>Testing and validation</w:t>
            </w:r>
          </w:p>
        </w:tc>
        <w:tc>
          <w:tcPr>
            <w:tcW w:w="480" w:type="dxa"/>
          </w:tcPr>
          <w:p w14:paraId="18B52398" w14:textId="77777777" w:rsidR="00042945" w:rsidRDefault="00042945" w:rsidP="0065291F"/>
        </w:tc>
        <w:tc>
          <w:tcPr>
            <w:tcW w:w="336" w:type="dxa"/>
          </w:tcPr>
          <w:p w14:paraId="7823421A" w14:textId="77777777" w:rsidR="00042945" w:rsidRDefault="00042945" w:rsidP="0065291F"/>
        </w:tc>
        <w:tc>
          <w:tcPr>
            <w:tcW w:w="341" w:type="dxa"/>
            <w:shd w:val="clear" w:color="auto" w:fill="FFFFFF" w:themeFill="background1"/>
          </w:tcPr>
          <w:p w14:paraId="7BABCF03" w14:textId="77777777" w:rsidR="00042945" w:rsidRDefault="00042945" w:rsidP="0065291F"/>
        </w:tc>
        <w:tc>
          <w:tcPr>
            <w:tcW w:w="378" w:type="dxa"/>
            <w:shd w:val="clear" w:color="auto" w:fill="000000" w:themeFill="text1"/>
          </w:tcPr>
          <w:p w14:paraId="093191C4" w14:textId="77777777" w:rsidR="00042945" w:rsidRDefault="00042945" w:rsidP="0065291F"/>
        </w:tc>
        <w:tc>
          <w:tcPr>
            <w:tcW w:w="336" w:type="dxa"/>
            <w:shd w:val="clear" w:color="auto" w:fill="000000" w:themeFill="text1"/>
          </w:tcPr>
          <w:p w14:paraId="4DB1C06D" w14:textId="77777777" w:rsidR="00042945" w:rsidRDefault="00042945" w:rsidP="0065291F"/>
        </w:tc>
        <w:tc>
          <w:tcPr>
            <w:tcW w:w="377" w:type="dxa"/>
            <w:shd w:val="clear" w:color="auto" w:fill="000000" w:themeFill="text1"/>
          </w:tcPr>
          <w:p w14:paraId="37300697" w14:textId="77777777" w:rsidR="00042945" w:rsidRDefault="00042945" w:rsidP="0065291F"/>
        </w:tc>
        <w:tc>
          <w:tcPr>
            <w:tcW w:w="336" w:type="dxa"/>
            <w:shd w:val="clear" w:color="auto" w:fill="000000" w:themeFill="text1"/>
          </w:tcPr>
          <w:p w14:paraId="4879A566" w14:textId="77777777" w:rsidR="00042945" w:rsidRDefault="00042945" w:rsidP="0065291F"/>
        </w:tc>
        <w:tc>
          <w:tcPr>
            <w:tcW w:w="556" w:type="dxa"/>
            <w:vMerge/>
            <w:shd w:val="clear" w:color="auto" w:fill="FFFFFF" w:themeFill="background1"/>
          </w:tcPr>
          <w:p w14:paraId="7DCB0C06" w14:textId="77777777" w:rsidR="00042945" w:rsidRDefault="00042945" w:rsidP="0065291F"/>
        </w:tc>
        <w:tc>
          <w:tcPr>
            <w:tcW w:w="409" w:type="dxa"/>
            <w:shd w:val="clear" w:color="auto" w:fill="000000" w:themeFill="text1"/>
          </w:tcPr>
          <w:p w14:paraId="71993771" w14:textId="77777777" w:rsidR="00042945" w:rsidRDefault="00042945" w:rsidP="0065291F"/>
        </w:tc>
        <w:tc>
          <w:tcPr>
            <w:tcW w:w="479" w:type="dxa"/>
            <w:shd w:val="clear" w:color="auto" w:fill="000000" w:themeFill="text1"/>
          </w:tcPr>
          <w:p w14:paraId="1DF0CE3B" w14:textId="77777777" w:rsidR="00042945" w:rsidRDefault="00042945" w:rsidP="0065291F"/>
        </w:tc>
        <w:tc>
          <w:tcPr>
            <w:tcW w:w="456" w:type="dxa"/>
          </w:tcPr>
          <w:p w14:paraId="3A2481BB" w14:textId="77777777" w:rsidR="00042945" w:rsidRDefault="00042945" w:rsidP="0065291F"/>
        </w:tc>
        <w:tc>
          <w:tcPr>
            <w:tcW w:w="456" w:type="dxa"/>
          </w:tcPr>
          <w:p w14:paraId="2591A3AC" w14:textId="77777777" w:rsidR="00042945" w:rsidRDefault="00042945" w:rsidP="0065291F"/>
        </w:tc>
        <w:tc>
          <w:tcPr>
            <w:tcW w:w="456" w:type="dxa"/>
          </w:tcPr>
          <w:p w14:paraId="5F40D4ED" w14:textId="77777777" w:rsidR="00042945" w:rsidRDefault="00042945" w:rsidP="0065291F"/>
        </w:tc>
        <w:tc>
          <w:tcPr>
            <w:tcW w:w="464" w:type="dxa"/>
          </w:tcPr>
          <w:p w14:paraId="553560F6" w14:textId="77777777" w:rsidR="00042945" w:rsidRDefault="00042945" w:rsidP="0065291F"/>
        </w:tc>
        <w:tc>
          <w:tcPr>
            <w:tcW w:w="456" w:type="dxa"/>
          </w:tcPr>
          <w:p w14:paraId="7BD5A78A" w14:textId="77777777" w:rsidR="00042945" w:rsidRDefault="00042945" w:rsidP="0065291F"/>
        </w:tc>
        <w:tc>
          <w:tcPr>
            <w:tcW w:w="912" w:type="dxa"/>
            <w:gridSpan w:val="2"/>
            <w:vMerge/>
            <w:shd w:val="clear" w:color="auto" w:fill="FFFFFF" w:themeFill="background1"/>
          </w:tcPr>
          <w:p w14:paraId="4E8941BB" w14:textId="77777777" w:rsidR="00042945" w:rsidRDefault="00042945" w:rsidP="0065291F"/>
        </w:tc>
      </w:tr>
      <w:tr w:rsidR="00042945" w14:paraId="367A2CD2" w14:textId="77777777" w:rsidTr="0065291F">
        <w:tc>
          <w:tcPr>
            <w:tcW w:w="2122" w:type="dxa"/>
          </w:tcPr>
          <w:p w14:paraId="0B25E3D8" w14:textId="77777777" w:rsidR="00042945" w:rsidRDefault="00042945" w:rsidP="0065291F">
            <w:pPr>
              <w:jc w:val="left"/>
            </w:pPr>
            <w:r>
              <w:t>Documentation</w:t>
            </w:r>
          </w:p>
          <w:p w14:paraId="47A27A69" w14:textId="77777777" w:rsidR="00042945" w:rsidRPr="00DD2198" w:rsidRDefault="00042945" w:rsidP="0065291F">
            <w:pPr>
              <w:jc w:val="left"/>
            </w:pPr>
          </w:p>
        </w:tc>
        <w:tc>
          <w:tcPr>
            <w:tcW w:w="480" w:type="dxa"/>
          </w:tcPr>
          <w:p w14:paraId="3F3EEDAB" w14:textId="77777777" w:rsidR="00042945" w:rsidRDefault="00042945" w:rsidP="0065291F"/>
        </w:tc>
        <w:tc>
          <w:tcPr>
            <w:tcW w:w="336" w:type="dxa"/>
          </w:tcPr>
          <w:p w14:paraId="6C309A60" w14:textId="77777777" w:rsidR="00042945" w:rsidRDefault="00042945" w:rsidP="0065291F"/>
        </w:tc>
        <w:tc>
          <w:tcPr>
            <w:tcW w:w="341" w:type="dxa"/>
            <w:shd w:val="clear" w:color="auto" w:fill="FFFFFF" w:themeFill="background1"/>
          </w:tcPr>
          <w:p w14:paraId="1F9F4C3D" w14:textId="77777777" w:rsidR="00042945" w:rsidRDefault="00042945" w:rsidP="0065291F"/>
        </w:tc>
        <w:tc>
          <w:tcPr>
            <w:tcW w:w="378" w:type="dxa"/>
            <w:shd w:val="clear" w:color="auto" w:fill="000000" w:themeFill="text1"/>
          </w:tcPr>
          <w:p w14:paraId="3D3C8146" w14:textId="77777777" w:rsidR="00042945" w:rsidRDefault="00042945" w:rsidP="0065291F"/>
        </w:tc>
        <w:tc>
          <w:tcPr>
            <w:tcW w:w="336" w:type="dxa"/>
            <w:shd w:val="clear" w:color="auto" w:fill="FFFFFF" w:themeFill="background1"/>
          </w:tcPr>
          <w:p w14:paraId="55382E59" w14:textId="77777777" w:rsidR="00042945" w:rsidRDefault="00042945" w:rsidP="0065291F"/>
        </w:tc>
        <w:tc>
          <w:tcPr>
            <w:tcW w:w="377" w:type="dxa"/>
            <w:shd w:val="clear" w:color="auto" w:fill="FFFFFF" w:themeFill="background1"/>
          </w:tcPr>
          <w:p w14:paraId="6756F6F4" w14:textId="77777777" w:rsidR="00042945" w:rsidRDefault="00042945" w:rsidP="0065291F"/>
        </w:tc>
        <w:tc>
          <w:tcPr>
            <w:tcW w:w="336" w:type="dxa"/>
            <w:shd w:val="clear" w:color="auto" w:fill="000000" w:themeFill="text1"/>
          </w:tcPr>
          <w:p w14:paraId="0E4CDAB1" w14:textId="77777777" w:rsidR="00042945" w:rsidRDefault="00042945" w:rsidP="0065291F"/>
        </w:tc>
        <w:tc>
          <w:tcPr>
            <w:tcW w:w="556" w:type="dxa"/>
            <w:vMerge/>
          </w:tcPr>
          <w:p w14:paraId="356E68EE" w14:textId="77777777" w:rsidR="00042945" w:rsidRDefault="00042945" w:rsidP="0065291F"/>
        </w:tc>
        <w:tc>
          <w:tcPr>
            <w:tcW w:w="409" w:type="dxa"/>
          </w:tcPr>
          <w:p w14:paraId="67BC47E1" w14:textId="77777777" w:rsidR="00042945" w:rsidRDefault="00042945" w:rsidP="0065291F"/>
        </w:tc>
        <w:tc>
          <w:tcPr>
            <w:tcW w:w="479" w:type="dxa"/>
          </w:tcPr>
          <w:p w14:paraId="3D1E5F46" w14:textId="77777777" w:rsidR="00042945" w:rsidRDefault="00042945" w:rsidP="0065291F"/>
        </w:tc>
        <w:tc>
          <w:tcPr>
            <w:tcW w:w="456" w:type="dxa"/>
            <w:shd w:val="clear" w:color="auto" w:fill="000000" w:themeFill="text1"/>
          </w:tcPr>
          <w:p w14:paraId="5139E6C8" w14:textId="77777777" w:rsidR="00042945" w:rsidRDefault="00042945" w:rsidP="0065291F"/>
        </w:tc>
        <w:tc>
          <w:tcPr>
            <w:tcW w:w="456" w:type="dxa"/>
            <w:shd w:val="clear" w:color="auto" w:fill="000000" w:themeFill="text1"/>
          </w:tcPr>
          <w:p w14:paraId="35576524" w14:textId="77777777" w:rsidR="00042945" w:rsidRDefault="00042945" w:rsidP="0065291F"/>
        </w:tc>
        <w:tc>
          <w:tcPr>
            <w:tcW w:w="456" w:type="dxa"/>
            <w:shd w:val="clear" w:color="auto" w:fill="000000" w:themeFill="text1"/>
          </w:tcPr>
          <w:p w14:paraId="74CFF1CA" w14:textId="77777777" w:rsidR="00042945" w:rsidRDefault="00042945" w:rsidP="0065291F"/>
        </w:tc>
        <w:tc>
          <w:tcPr>
            <w:tcW w:w="464" w:type="dxa"/>
            <w:shd w:val="clear" w:color="auto" w:fill="000000" w:themeFill="text1"/>
          </w:tcPr>
          <w:p w14:paraId="687BB8CF" w14:textId="77777777" w:rsidR="00042945" w:rsidRDefault="00042945" w:rsidP="0065291F"/>
        </w:tc>
        <w:tc>
          <w:tcPr>
            <w:tcW w:w="456" w:type="dxa"/>
            <w:shd w:val="clear" w:color="auto" w:fill="000000" w:themeFill="text1"/>
          </w:tcPr>
          <w:p w14:paraId="6D6DC2B9" w14:textId="77777777" w:rsidR="00042945" w:rsidRDefault="00042945" w:rsidP="0065291F"/>
        </w:tc>
        <w:tc>
          <w:tcPr>
            <w:tcW w:w="912" w:type="dxa"/>
            <w:gridSpan w:val="2"/>
            <w:vMerge/>
            <w:shd w:val="clear" w:color="auto" w:fill="FFFFFF" w:themeFill="background1"/>
          </w:tcPr>
          <w:p w14:paraId="26D43822" w14:textId="77777777" w:rsidR="00042945" w:rsidRDefault="00042945" w:rsidP="0065291F"/>
        </w:tc>
      </w:tr>
    </w:tbl>
    <w:p w14:paraId="08163E2C" w14:textId="77777777" w:rsidR="00042945" w:rsidRPr="00194A4B" w:rsidRDefault="00042945" w:rsidP="00042945">
      <w:pPr>
        <w:rPr>
          <w:b/>
          <w:bCs/>
          <w:color w:val="365F91" w:themeColor="accent1" w:themeShade="BF"/>
        </w:rPr>
      </w:pPr>
    </w:p>
    <w:p w14:paraId="6536948B" w14:textId="77777777" w:rsidR="00FC2F44" w:rsidRDefault="00FC2F44">
      <w:pPr>
        <w:autoSpaceDE/>
        <w:autoSpaceDN/>
        <w:adjustRightInd/>
        <w:spacing w:after="200" w:line="276" w:lineRule="auto"/>
        <w:jc w:val="left"/>
        <w:sectPr w:rsidR="00FC2F44" w:rsidSect="00DD5BB8">
          <w:pgSz w:w="11907" w:h="16839" w:code="9"/>
          <w:pgMar w:top="1418" w:right="1418" w:bottom="284" w:left="1985" w:header="720" w:footer="720" w:gutter="0"/>
          <w:pgNumType w:start="1"/>
          <w:cols w:space="720"/>
          <w:titlePg/>
          <w:docGrid w:linePitch="360"/>
        </w:sectPr>
      </w:pPr>
    </w:p>
    <w:p w14:paraId="7D35A1F7" w14:textId="1441069E" w:rsidR="00F070A8" w:rsidRPr="00FC2F44" w:rsidRDefault="00F070A8" w:rsidP="00FC2F44">
      <w:pPr>
        <w:pStyle w:val="Heading1"/>
        <w:spacing w:before="1418"/>
        <w:ind w:right="567"/>
        <w:jc w:val="center"/>
        <w:rPr>
          <w:color w:val="auto"/>
        </w:rPr>
      </w:pPr>
      <w:bookmarkStart w:id="32" w:name="_Toc58572032"/>
      <w:r w:rsidRPr="00FC2F44">
        <w:rPr>
          <w:color w:val="auto"/>
        </w:rPr>
        <w:lastRenderedPageBreak/>
        <w:t>REFERENCES</w:t>
      </w:r>
      <w:bookmarkEnd w:id="32"/>
    </w:p>
    <w:p w14:paraId="0D936E34" w14:textId="77777777" w:rsidR="00F070A8" w:rsidRDefault="00F070A8" w:rsidP="00F070A8"/>
    <w:p w14:paraId="6BF782E6" w14:textId="6244DE69" w:rsidR="00F070A8" w:rsidRDefault="00F070A8" w:rsidP="00F070A8"/>
    <w:p w14:paraId="07154295" w14:textId="77777777" w:rsidR="00A83329" w:rsidRDefault="00A83329" w:rsidP="00F070A8"/>
    <w:p w14:paraId="5D4F750E" w14:textId="77777777" w:rsidR="00E34D5C" w:rsidRDefault="00E34D5C" w:rsidP="00F070A8"/>
    <w:p w14:paraId="7699319B" w14:textId="77777777" w:rsidR="001A3607" w:rsidRPr="0091205C" w:rsidRDefault="001A3607" w:rsidP="001A3607">
      <w:pPr>
        <w:widowControl w:val="0"/>
        <w:spacing w:after="200"/>
        <w:ind w:left="640" w:hanging="640"/>
        <w:rPr>
          <w:rFonts w:ascii="Times New Roman" w:hAnsi="Times New Roman" w:cs="Times New Roman"/>
          <w:noProof/>
        </w:rPr>
      </w:pPr>
      <w:r>
        <w:rPr>
          <w:color w:val="BFBFBF" w:themeColor="background1" w:themeShade="BF"/>
        </w:rPr>
        <w:fldChar w:fldCharType="begin" w:fldLock="1"/>
      </w:r>
      <w:r>
        <w:rPr>
          <w:color w:val="BFBFBF" w:themeColor="background1" w:themeShade="BF"/>
        </w:rPr>
        <w:instrText xml:space="preserve">ADDIN Mendeley Bibliography CSL_BIBLIOGRAPHY </w:instrText>
      </w:r>
      <w:r>
        <w:rPr>
          <w:color w:val="BFBFBF" w:themeColor="background1" w:themeShade="BF"/>
        </w:rPr>
        <w:fldChar w:fldCharType="separate"/>
      </w:r>
      <w:r w:rsidRPr="0091205C">
        <w:rPr>
          <w:rFonts w:ascii="Times New Roman" w:hAnsi="Times New Roman" w:cs="Times New Roman"/>
          <w:noProof/>
        </w:rPr>
        <w:t>[1]</w:t>
      </w:r>
      <w:r w:rsidRPr="0091205C">
        <w:rPr>
          <w:rFonts w:ascii="Times New Roman" w:hAnsi="Times New Roman" w:cs="Times New Roman"/>
          <w:noProof/>
        </w:rPr>
        <w:tab/>
        <w:t xml:space="preserve">X. Y. Jin, Z. H. Du, T. Zhang, and L. J. Li, “A Disease Detection Method of Liver Based on Improved Convolutional Neural Network,” </w:t>
      </w:r>
      <w:r w:rsidRPr="0091205C">
        <w:rPr>
          <w:rFonts w:ascii="Times New Roman" w:hAnsi="Times New Roman" w:cs="Times New Roman"/>
          <w:i/>
          <w:iCs/>
          <w:noProof/>
        </w:rPr>
        <w:t>Proc. - 2017 10th Int. Symp. Comput. Intell. Des. Isc. 2017</w:t>
      </w:r>
      <w:r w:rsidRPr="0091205C">
        <w:rPr>
          <w:rFonts w:ascii="Times New Roman" w:hAnsi="Times New Roman" w:cs="Times New Roman"/>
          <w:noProof/>
        </w:rPr>
        <w:t>, vol. 1 2018-Jan, pp. 96–98, 2017, doi: 10.1109/ISCID.2017.81.</w:t>
      </w:r>
    </w:p>
    <w:p w14:paraId="6E10FA05" w14:textId="7230B823"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2]</w:t>
      </w:r>
      <w:r w:rsidRPr="0091205C">
        <w:rPr>
          <w:rFonts w:ascii="Times New Roman" w:hAnsi="Times New Roman" w:cs="Times New Roman"/>
          <w:noProof/>
        </w:rPr>
        <w:tab/>
        <w:t>Z. Jianxun, T. Huan, L. Wenqin, Y. Tian, and W. Shumei, “</w:t>
      </w:r>
      <w:r w:rsidR="008A62A7" w:rsidRPr="0091205C">
        <w:rPr>
          <w:rFonts w:ascii="Times New Roman" w:hAnsi="Times New Roman" w:cs="Times New Roman"/>
          <w:noProof/>
        </w:rPr>
        <w:t>Robot Assistant Microsurgery System</w:t>
      </w:r>
      <w:r w:rsidRPr="0091205C">
        <w:rPr>
          <w:rFonts w:ascii="Times New Roman" w:hAnsi="Times New Roman" w:cs="Times New Roman"/>
          <w:noProof/>
        </w:rPr>
        <w:t xml:space="preserve">,” </w:t>
      </w:r>
      <w:r w:rsidRPr="0091205C">
        <w:rPr>
          <w:rFonts w:ascii="Times New Roman" w:hAnsi="Times New Roman" w:cs="Times New Roman"/>
          <w:i/>
          <w:iCs/>
          <w:noProof/>
        </w:rPr>
        <w:t>Proc. World Congr. Intell. Control Autom.</w:t>
      </w:r>
      <w:r w:rsidRPr="0091205C">
        <w:rPr>
          <w:rFonts w:ascii="Times New Roman" w:hAnsi="Times New Roman" w:cs="Times New Roman"/>
          <w:noProof/>
        </w:rPr>
        <w:t>, vol. 2, no. 60275035, pp. 9032–9036, 2006, doi: 10.1109/WCICA.2006.1713747.</w:t>
      </w:r>
    </w:p>
    <w:p w14:paraId="1C54959E" w14:textId="748D6270"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3]</w:t>
      </w:r>
      <w:r w:rsidRPr="0091205C">
        <w:rPr>
          <w:rFonts w:ascii="Times New Roman" w:hAnsi="Times New Roman" w:cs="Times New Roman"/>
          <w:noProof/>
        </w:rPr>
        <w:tab/>
        <w:t>D. M. naghibi Mehdi neshat *, Dr.Mehdi yaghobi, “</w:t>
      </w:r>
      <w:r w:rsidR="008A62A7" w:rsidRPr="0091205C">
        <w:rPr>
          <w:rFonts w:ascii="Times New Roman" w:hAnsi="Times New Roman" w:cs="Times New Roman"/>
          <w:noProof/>
        </w:rPr>
        <w:t xml:space="preserve">Designingan Expert System </w:t>
      </w:r>
      <w:r w:rsidR="008A62A7">
        <w:rPr>
          <w:rFonts w:ascii="Times New Roman" w:hAnsi="Times New Roman" w:cs="Times New Roman"/>
          <w:noProof/>
        </w:rPr>
        <w:t>o</w:t>
      </w:r>
      <w:r w:rsidR="008A62A7" w:rsidRPr="0091205C">
        <w:rPr>
          <w:rFonts w:ascii="Times New Roman" w:hAnsi="Times New Roman" w:cs="Times New Roman"/>
          <w:noProof/>
        </w:rPr>
        <w:t>f Liver Disorders By Using Neural Networkand Comparing It With Parametric And Nonparametric System</w:t>
      </w:r>
      <w:r w:rsidRPr="0091205C">
        <w:rPr>
          <w:rFonts w:ascii="Times New Roman" w:hAnsi="Times New Roman" w:cs="Times New Roman"/>
          <w:noProof/>
        </w:rPr>
        <w:t xml:space="preserve">,” </w:t>
      </w:r>
      <w:r w:rsidRPr="0091205C">
        <w:rPr>
          <w:rFonts w:ascii="Times New Roman" w:hAnsi="Times New Roman" w:cs="Times New Roman"/>
          <w:i/>
          <w:iCs/>
          <w:noProof/>
        </w:rPr>
        <w:t>2008 5th Int. Multi-Conference Syst. Signals Devices Des.</w:t>
      </w:r>
      <w:r w:rsidRPr="0091205C">
        <w:rPr>
          <w:rFonts w:ascii="Times New Roman" w:hAnsi="Times New Roman" w:cs="Times New Roman"/>
          <w:noProof/>
        </w:rPr>
        <w:t>, 2008.</w:t>
      </w:r>
    </w:p>
    <w:p w14:paraId="73FC955A"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4]</w:t>
      </w:r>
      <w:r w:rsidRPr="0091205C">
        <w:rPr>
          <w:rFonts w:ascii="Times New Roman" w:hAnsi="Times New Roman" w:cs="Times New Roman"/>
          <w:noProof/>
        </w:rPr>
        <w:tab/>
        <w:t xml:space="preserve">L. A. Auxilia, “Liver Disease,” </w:t>
      </w:r>
      <w:r w:rsidRPr="0091205C">
        <w:rPr>
          <w:rFonts w:ascii="Times New Roman" w:hAnsi="Times New Roman" w:cs="Times New Roman"/>
          <w:i/>
          <w:iCs/>
          <w:noProof/>
        </w:rPr>
        <w:t>Lancet</w:t>
      </w:r>
      <w:r w:rsidRPr="0091205C">
        <w:rPr>
          <w:rFonts w:ascii="Times New Roman" w:hAnsi="Times New Roman" w:cs="Times New Roman"/>
          <w:noProof/>
        </w:rPr>
        <w:t>, vol. 274, no. 7110, pp. 1021–1022, 1959, doi: 10.1016/S0140-6736(59)91491-6.</w:t>
      </w:r>
    </w:p>
    <w:p w14:paraId="3BFA9E6C" w14:textId="296DE475"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5]</w:t>
      </w:r>
      <w:r w:rsidRPr="0091205C">
        <w:rPr>
          <w:rFonts w:ascii="Times New Roman" w:hAnsi="Times New Roman" w:cs="Times New Roman"/>
          <w:noProof/>
        </w:rPr>
        <w:tab/>
        <w:t>G. F. Hoffmann and P. McKiernan, “</w:t>
      </w:r>
      <w:r w:rsidR="008A62A7" w:rsidRPr="0091205C">
        <w:rPr>
          <w:rFonts w:ascii="Times New Roman" w:hAnsi="Times New Roman" w:cs="Times New Roman"/>
          <w:noProof/>
        </w:rPr>
        <w:t>Liver Disease</w:t>
      </w:r>
      <w:r w:rsidRPr="0091205C">
        <w:rPr>
          <w:rFonts w:ascii="Times New Roman" w:hAnsi="Times New Roman" w:cs="Times New Roman"/>
          <w:noProof/>
        </w:rPr>
        <w:t xml:space="preserve">,” </w:t>
      </w:r>
      <w:r w:rsidRPr="0091205C">
        <w:rPr>
          <w:rFonts w:ascii="Times New Roman" w:hAnsi="Times New Roman" w:cs="Times New Roman"/>
          <w:i/>
          <w:iCs/>
          <w:noProof/>
        </w:rPr>
        <w:t>Inherit. Metab. Dis. A Clin. Approach</w:t>
      </w:r>
      <w:r w:rsidRPr="0091205C">
        <w:rPr>
          <w:rFonts w:ascii="Times New Roman" w:hAnsi="Times New Roman" w:cs="Times New Roman"/>
          <w:noProof/>
        </w:rPr>
        <w:t>, pp. 203–226, 2017, doi: 10.1007/978-3-662-49410-3_24.</w:t>
      </w:r>
    </w:p>
    <w:p w14:paraId="189C7179"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6]</w:t>
      </w:r>
      <w:r w:rsidRPr="0091205C">
        <w:rPr>
          <w:rFonts w:ascii="Times New Roman" w:hAnsi="Times New Roman" w:cs="Times New Roman"/>
          <w:noProof/>
        </w:rPr>
        <w:tab/>
        <w:t xml:space="preserve">National Library of Medicine, “Liver Diseases,” </w:t>
      </w:r>
      <w:r w:rsidRPr="0091205C">
        <w:rPr>
          <w:rFonts w:ascii="Times New Roman" w:hAnsi="Times New Roman" w:cs="Times New Roman"/>
          <w:i/>
          <w:iCs/>
          <w:noProof/>
        </w:rPr>
        <w:t>MedlinePlus</w:t>
      </w:r>
      <w:r w:rsidRPr="0091205C">
        <w:rPr>
          <w:rFonts w:ascii="Times New Roman" w:hAnsi="Times New Roman" w:cs="Times New Roman"/>
          <w:noProof/>
        </w:rPr>
        <w:t>, 2016. https://medlineplus.gov/liverdiseases.html.</w:t>
      </w:r>
    </w:p>
    <w:p w14:paraId="44B9F970" w14:textId="6FF0BAEA"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7]</w:t>
      </w:r>
      <w:r w:rsidRPr="0091205C">
        <w:rPr>
          <w:rFonts w:ascii="Times New Roman" w:hAnsi="Times New Roman" w:cs="Times New Roman"/>
          <w:noProof/>
        </w:rPr>
        <w:tab/>
        <w:t>C. C. Lee, S. H. Chen, and Y. C. Chiang, “</w:t>
      </w:r>
      <w:r w:rsidR="008A62A7" w:rsidRPr="0091205C">
        <w:rPr>
          <w:rFonts w:ascii="Times New Roman" w:hAnsi="Times New Roman" w:cs="Times New Roman"/>
          <w:noProof/>
        </w:rPr>
        <w:t>Automatic Liver Diseases Diagnosis For Ct Images Using Kernel-Based Classifiers</w:t>
      </w:r>
      <w:r w:rsidRPr="0091205C">
        <w:rPr>
          <w:rFonts w:ascii="Times New Roman" w:hAnsi="Times New Roman" w:cs="Times New Roman"/>
          <w:noProof/>
        </w:rPr>
        <w:t xml:space="preserve">,” </w:t>
      </w:r>
      <w:r w:rsidRPr="0091205C">
        <w:rPr>
          <w:rFonts w:ascii="Times New Roman" w:hAnsi="Times New Roman" w:cs="Times New Roman"/>
          <w:i/>
          <w:iCs/>
          <w:noProof/>
        </w:rPr>
        <w:t>2006 World Autom. Congr. WAC’06</w:t>
      </w:r>
      <w:r w:rsidRPr="0091205C">
        <w:rPr>
          <w:rFonts w:ascii="Times New Roman" w:hAnsi="Times New Roman" w:cs="Times New Roman"/>
          <w:noProof/>
        </w:rPr>
        <w:t>, pp. 2–6, 2006, doi: 10.1109/WAC.2006.375736.</w:t>
      </w:r>
    </w:p>
    <w:p w14:paraId="2DA3064B"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8]</w:t>
      </w:r>
      <w:r w:rsidRPr="0091205C">
        <w:rPr>
          <w:rFonts w:ascii="Times New Roman" w:hAnsi="Times New Roman" w:cs="Times New Roman"/>
          <w:noProof/>
        </w:rPr>
        <w:tab/>
        <w:t xml:space="preserve">niddk.nih.gov, “Liver Disease,” </w:t>
      </w:r>
      <w:r w:rsidRPr="0091205C">
        <w:rPr>
          <w:rFonts w:ascii="Times New Roman" w:hAnsi="Times New Roman" w:cs="Times New Roman"/>
          <w:i/>
          <w:iCs/>
          <w:noProof/>
        </w:rPr>
        <w:t>The National Institute of Diabetes and Digestive and Kidney</w:t>
      </w:r>
      <w:r w:rsidRPr="0091205C">
        <w:rPr>
          <w:rFonts w:ascii="Times New Roman" w:hAnsi="Times New Roman" w:cs="Times New Roman"/>
          <w:noProof/>
        </w:rPr>
        <w:t>. https://www.niddk.nih.gov/health-information/liver-disease.</w:t>
      </w:r>
    </w:p>
    <w:p w14:paraId="62354575"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9]</w:t>
      </w:r>
      <w:r w:rsidRPr="0091205C">
        <w:rPr>
          <w:rFonts w:ascii="Times New Roman" w:hAnsi="Times New Roman" w:cs="Times New Roman"/>
          <w:noProof/>
        </w:rPr>
        <w:tab/>
        <w:t xml:space="preserve">B. Singh, Aman and Pandey, “An Euclidean Distance based KNN Computational Method for Assessing Degree of Liver Damage,” </w:t>
      </w:r>
      <w:r w:rsidRPr="0091205C">
        <w:rPr>
          <w:rFonts w:ascii="Times New Roman" w:hAnsi="Times New Roman" w:cs="Times New Roman"/>
          <w:i/>
          <w:iCs/>
          <w:noProof/>
        </w:rPr>
        <w:t>2016 IEEE Long Isl. Syst. Appl. Technol. Conf. LISAT 2016</w:t>
      </w:r>
      <w:r w:rsidRPr="0091205C">
        <w:rPr>
          <w:rFonts w:ascii="Times New Roman" w:hAnsi="Times New Roman" w:cs="Times New Roman"/>
          <w:noProof/>
        </w:rPr>
        <w:t>, 2016.</w:t>
      </w:r>
    </w:p>
    <w:p w14:paraId="30B68E05"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0]</w:t>
      </w:r>
      <w:r w:rsidRPr="0091205C">
        <w:rPr>
          <w:rFonts w:ascii="Times New Roman" w:hAnsi="Times New Roman" w:cs="Times New Roman"/>
          <w:noProof/>
        </w:rPr>
        <w:tab/>
        <w:t xml:space="preserve">K. Hamid, A. Asif, W. Abbasi, D. Sabih, and F. U. A. A. Minhas, “Machine Learning with Abstention for Automated Liver Disease Diagnosis,” </w:t>
      </w:r>
      <w:r w:rsidRPr="0091205C">
        <w:rPr>
          <w:rFonts w:ascii="Times New Roman" w:hAnsi="Times New Roman" w:cs="Times New Roman"/>
          <w:i/>
          <w:iCs/>
          <w:noProof/>
        </w:rPr>
        <w:t>Proc. - 2017 Int. Conf. Front. Inf. Technol. FIT 2017</w:t>
      </w:r>
      <w:r w:rsidRPr="0091205C">
        <w:rPr>
          <w:rFonts w:ascii="Times New Roman" w:hAnsi="Times New Roman" w:cs="Times New Roman"/>
          <w:noProof/>
        </w:rPr>
        <w:t>, vol. 2017-Janua, pp. 356–361, 2017, doi: 10.1109/FIT.2017.00070.</w:t>
      </w:r>
    </w:p>
    <w:p w14:paraId="66731A99"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1]</w:t>
      </w:r>
      <w:r w:rsidRPr="0091205C">
        <w:rPr>
          <w:rFonts w:ascii="Times New Roman" w:hAnsi="Times New Roman" w:cs="Times New Roman"/>
          <w:noProof/>
        </w:rPr>
        <w:tab/>
        <w:t>S. Gupta, “A Web Based Framework for Liver Disease Diagnosis using Combined Machine Learning Models,” no. Icosec, pp. 421–428, 2020.</w:t>
      </w:r>
    </w:p>
    <w:p w14:paraId="68D0560B" w14:textId="644ECA95"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2]</w:t>
      </w:r>
      <w:r w:rsidRPr="0091205C">
        <w:rPr>
          <w:rFonts w:ascii="Times New Roman" w:hAnsi="Times New Roman" w:cs="Times New Roman"/>
          <w:noProof/>
        </w:rPr>
        <w:tab/>
        <w:t>J. J. Lin and P. C. Chang, “</w:t>
      </w:r>
      <w:r w:rsidR="008A62A7" w:rsidRPr="0091205C">
        <w:rPr>
          <w:rFonts w:ascii="Times New Roman" w:hAnsi="Times New Roman" w:cs="Times New Roman"/>
          <w:noProof/>
        </w:rPr>
        <w:t>A Particle Swarm Optimization Based Classifier For Liver Disorders Classification</w:t>
      </w:r>
      <w:r w:rsidRPr="0091205C">
        <w:rPr>
          <w:rFonts w:ascii="Times New Roman" w:hAnsi="Times New Roman" w:cs="Times New Roman"/>
          <w:noProof/>
        </w:rPr>
        <w:t xml:space="preserve">,” </w:t>
      </w:r>
      <w:r w:rsidRPr="0091205C">
        <w:rPr>
          <w:rFonts w:ascii="Times New Roman" w:hAnsi="Times New Roman" w:cs="Times New Roman"/>
          <w:i/>
          <w:iCs/>
          <w:noProof/>
        </w:rPr>
        <w:t>2010 Int. Conf. Comput. Probl. ICCP 2010</w:t>
      </w:r>
      <w:r w:rsidRPr="0091205C">
        <w:rPr>
          <w:rFonts w:ascii="Times New Roman" w:hAnsi="Times New Roman" w:cs="Times New Roman"/>
          <w:noProof/>
        </w:rPr>
        <w:t xml:space="preserve">, pp. </w:t>
      </w:r>
      <w:r w:rsidRPr="0091205C">
        <w:rPr>
          <w:rFonts w:ascii="Times New Roman" w:hAnsi="Times New Roman" w:cs="Times New Roman"/>
          <w:noProof/>
        </w:rPr>
        <w:lastRenderedPageBreak/>
        <w:t>63–65, 2010.</w:t>
      </w:r>
    </w:p>
    <w:p w14:paraId="1B81C482" w14:textId="30DADAFC"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3]</w:t>
      </w:r>
      <w:r w:rsidRPr="0091205C">
        <w:rPr>
          <w:rFonts w:ascii="Times New Roman" w:hAnsi="Times New Roman" w:cs="Times New Roman"/>
          <w:noProof/>
        </w:rPr>
        <w:tab/>
        <w:t>M. Kabirul Islam, M. M. Alam, K. Mohiuddin, and M. Rashad Al Hasan Rony, “</w:t>
      </w:r>
      <w:r w:rsidR="008A62A7" w:rsidRPr="0091205C">
        <w:rPr>
          <w:rFonts w:ascii="Times New Roman" w:hAnsi="Times New Roman" w:cs="Times New Roman"/>
          <w:noProof/>
        </w:rPr>
        <w:t>Statistical Analysis And Identification Of Important Factors Of Liver Disease Using Machine Learning And Deep Learning Architecture</w:t>
      </w:r>
      <w:r w:rsidRPr="0091205C">
        <w:rPr>
          <w:rFonts w:ascii="Times New Roman" w:hAnsi="Times New Roman" w:cs="Times New Roman"/>
          <w:noProof/>
        </w:rPr>
        <w:t xml:space="preserve">,” </w:t>
      </w:r>
      <w:r w:rsidRPr="0091205C">
        <w:rPr>
          <w:rFonts w:ascii="Times New Roman" w:hAnsi="Times New Roman" w:cs="Times New Roman"/>
          <w:i/>
          <w:iCs/>
          <w:noProof/>
        </w:rPr>
        <w:t>ACM Int. Conf. Proceeding Ser.</w:t>
      </w:r>
      <w:r w:rsidRPr="0091205C">
        <w:rPr>
          <w:rFonts w:ascii="Times New Roman" w:hAnsi="Times New Roman" w:cs="Times New Roman"/>
          <w:noProof/>
        </w:rPr>
        <w:t>, vol. Part F1481, pp. 131–137, 2019, doi: 10.1145/3319921.3319929.</w:t>
      </w:r>
    </w:p>
    <w:p w14:paraId="5C5C60E7" w14:textId="68F3C4A8"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4]</w:t>
      </w:r>
      <w:r w:rsidRPr="0091205C">
        <w:rPr>
          <w:rFonts w:ascii="Times New Roman" w:hAnsi="Times New Roman" w:cs="Times New Roman"/>
          <w:noProof/>
        </w:rPr>
        <w:tab/>
        <w:t>X. Guo, F. Wang, G. Teodoro, A. B. Farris, and J. Kong, “</w:t>
      </w:r>
      <w:r w:rsidR="008A62A7" w:rsidRPr="0091205C">
        <w:rPr>
          <w:rFonts w:ascii="Times New Roman" w:hAnsi="Times New Roman" w:cs="Times New Roman"/>
          <w:noProof/>
        </w:rPr>
        <w:t>Liver Steatosis Segmentation With Deep Learning Methods</w:t>
      </w:r>
      <w:r w:rsidRPr="0091205C">
        <w:rPr>
          <w:rFonts w:ascii="Times New Roman" w:hAnsi="Times New Roman" w:cs="Times New Roman"/>
          <w:noProof/>
        </w:rPr>
        <w:t xml:space="preserve">,” </w:t>
      </w:r>
      <w:r w:rsidRPr="0091205C">
        <w:rPr>
          <w:rFonts w:ascii="Times New Roman" w:hAnsi="Times New Roman" w:cs="Times New Roman"/>
          <w:i/>
          <w:iCs/>
          <w:noProof/>
        </w:rPr>
        <w:t>Proc. - Int. Symp. Biomed. Imaging</w:t>
      </w:r>
      <w:r w:rsidRPr="0091205C">
        <w:rPr>
          <w:rFonts w:ascii="Times New Roman" w:hAnsi="Times New Roman" w:cs="Times New Roman"/>
          <w:noProof/>
        </w:rPr>
        <w:t>, vol. 2019-April, no. Isbi, pp. 24–27, 2019, doi: 10.1109/ISBI.2019.8759600.</w:t>
      </w:r>
    </w:p>
    <w:p w14:paraId="5EFE682A"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5]</w:t>
      </w:r>
      <w:r w:rsidRPr="0091205C">
        <w:rPr>
          <w:rFonts w:ascii="Times New Roman" w:hAnsi="Times New Roman" w:cs="Times New Roman"/>
          <w:noProof/>
        </w:rPr>
        <w:tab/>
        <w:t xml:space="preserve">V. J. Gogi and M. M. Vijayalakshmi, “Prognosis of Liver Disease: Using Machine Learning Algorithms,” </w:t>
      </w:r>
      <w:r w:rsidRPr="0091205C">
        <w:rPr>
          <w:rFonts w:ascii="Times New Roman" w:hAnsi="Times New Roman" w:cs="Times New Roman"/>
          <w:i/>
          <w:iCs/>
          <w:noProof/>
        </w:rPr>
        <w:t>2018 Int. Conf. Recent Innov. Electr. Electron. Commun. Eng. ICRIEECE 2018</w:t>
      </w:r>
      <w:r w:rsidRPr="0091205C">
        <w:rPr>
          <w:rFonts w:ascii="Times New Roman" w:hAnsi="Times New Roman" w:cs="Times New Roman"/>
          <w:noProof/>
        </w:rPr>
        <w:t>, pp. 875–879, 2018, doi: 10.1109/ICRIEECE44171.2018.9008482.</w:t>
      </w:r>
    </w:p>
    <w:p w14:paraId="60EF02D3" w14:textId="77777777"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6]</w:t>
      </w:r>
      <w:r w:rsidRPr="0091205C">
        <w:rPr>
          <w:rFonts w:ascii="Times New Roman" w:hAnsi="Times New Roman" w:cs="Times New Roman"/>
          <w:noProof/>
        </w:rPr>
        <w:tab/>
        <w:t xml:space="preserve">S. Kumar and S. Katyal, “Effective Analysis and Diagnosis of Liver Disorder by Data Mining,” </w:t>
      </w:r>
      <w:r w:rsidRPr="0091205C">
        <w:rPr>
          <w:rFonts w:ascii="Times New Roman" w:hAnsi="Times New Roman" w:cs="Times New Roman"/>
          <w:i/>
          <w:iCs/>
          <w:noProof/>
        </w:rPr>
        <w:t>Proc. Int. Conf. Inven. Res. Comput. Appl. ICIRCA 2018</w:t>
      </w:r>
      <w:r w:rsidRPr="0091205C">
        <w:rPr>
          <w:rFonts w:ascii="Times New Roman" w:hAnsi="Times New Roman" w:cs="Times New Roman"/>
          <w:noProof/>
        </w:rPr>
        <w:t>, pp. 1047–1051, 2018, doi: 10.1109/ICIRCA.2018.8596817.</w:t>
      </w:r>
    </w:p>
    <w:p w14:paraId="4C4C4440" w14:textId="3C46189A"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7]</w:t>
      </w:r>
      <w:r w:rsidRPr="0091205C">
        <w:rPr>
          <w:rFonts w:ascii="Times New Roman" w:hAnsi="Times New Roman" w:cs="Times New Roman"/>
          <w:noProof/>
        </w:rPr>
        <w:tab/>
        <w:t>L. Dandan, M. Huanhuan, L. Xiang, J. Yu, J. Jing, and S. Yi, “</w:t>
      </w:r>
      <w:r w:rsidR="008A62A7" w:rsidRPr="0091205C">
        <w:rPr>
          <w:rFonts w:ascii="Times New Roman" w:hAnsi="Times New Roman" w:cs="Times New Roman"/>
          <w:noProof/>
        </w:rPr>
        <w:t>Classification Of Diffuse Liver Diseases Based On Ultrasound Images With Multimodal Features</w:t>
      </w:r>
      <w:r w:rsidRPr="0091205C">
        <w:rPr>
          <w:rFonts w:ascii="Times New Roman" w:hAnsi="Times New Roman" w:cs="Times New Roman"/>
          <w:noProof/>
        </w:rPr>
        <w:t xml:space="preserve">,” </w:t>
      </w:r>
      <w:r w:rsidRPr="0091205C">
        <w:rPr>
          <w:rFonts w:ascii="Times New Roman" w:hAnsi="Times New Roman" w:cs="Times New Roman"/>
          <w:i/>
          <w:iCs/>
          <w:noProof/>
        </w:rPr>
        <w:t>I2MTC 2019 - 2019 IEEE Int. Instrum. Meas. Technol. Conf. Proc.</w:t>
      </w:r>
      <w:r w:rsidRPr="0091205C">
        <w:rPr>
          <w:rFonts w:ascii="Times New Roman" w:hAnsi="Times New Roman" w:cs="Times New Roman"/>
          <w:noProof/>
        </w:rPr>
        <w:t>, vol. 2019-May, pp. 1–5, 2019, doi: 10.1109/I2MTC.2019.8827174.</w:t>
      </w:r>
    </w:p>
    <w:p w14:paraId="24E31ECC" w14:textId="3D6B62CB" w:rsidR="001A3607" w:rsidRPr="0091205C" w:rsidRDefault="001A3607" w:rsidP="001A3607">
      <w:pPr>
        <w:widowControl w:val="0"/>
        <w:spacing w:after="200"/>
        <w:ind w:left="640" w:hanging="640"/>
        <w:rPr>
          <w:rFonts w:ascii="Times New Roman" w:hAnsi="Times New Roman" w:cs="Times New Roman"/>
          <w:noProof/>
        </w:rPr>
      </w:pPr>
      <w:r w:rsidRPr="0091205C">
        <w:rPr>
          <w:rFonts w:ascii="Times New Roman" w:hAnsi="Times New Roman" w:cs="Times New Roman"/>
          <w:noProof/>
        </w:rPr>
        <w:t>[18]</w:t>
      </w:r>
      <w:r w:rsidRPr="0091205C">
        <w:rPr>
          <w:rFonts w:ascii="Times New Roman" w:hAnsi="Times New Roman" w:cs="Times New Roman"/>
          <w:noProof/>
        </w:rPr>
        <w:tab/>
        <w:t>K. Thirunavukkarasu, A. S. Singh, M. Irfan, and A. Chowdhury, “</w:t>
      </w:r>
      <w:r w:rsidR="008A62A7" w:rsidRPr="0091205C">
        <w:rPr>
          <w:rFonts w:ascii="Times New Roman" w:hAnsi="Times New Roman" w:cs="Times New Roman"/>
          <w:noProof/>
        </w:rPr>
        <w:t>Prediction Of Liver Disease Using Classification Algorithms</w:t>
      </w:r>
      <w:r w:rsidRPr="0091205C">
        <w:rPr>
          <w:rFonts w:ascii="Times New Roman" w:hAnsi="Times New Roman" w:cs="Times New Roman"/>
          <w:noProof/>
        </w:rPr>
        <w:t xml:space="preserve">,” </w:t>
      </w:r>
      <w:r w:rsidRPr="0091205C">
        <w:rPr>
          <w:rFonts w:ascii="Times New Roman" w:hAnsi="Times New Roman" w:cs="Times New Roman"/>
          <w:i/>
          <w:iCs/>
          <w:noProof/>
        </w:rPr>
        <w:t>2018 4th Int. Conf. Comput. Commun. Autom. ICCCA 2018</w:t>
      </w:r>
      <w:r w:rsidRPr="0091205C">
        <w:rPr>
          <w:rFonts w:ascii="Times New Roman" w:hAnsi="Times New Roman" w:cs="Times New Roman"/>
          <w:noProof/>
        </w:rPr>
        <w:t>, vol. 6, no. 9, pp. 1–3, 2018, doi: 10.1109/CCAA.2018.8777655.</w:t>
      </w:r>
    </w:p>
    <w:p w14:paraId="48DF285D" w14:textId="4B4B2C7B" w:rsidR="001A3607" w:rsidRPr="001A3607" w:rsidRDefault="001A3607" w:rsidP="001A3607">
      <w:pPr>
        <w:autoSpaceDE/>
        <w:autoSpaceDN/>
        <w:adjustRightInd/>
        <w:spacing w:after="200" w:line="276" w:lineRule="auto"/>
        <w:jc w:val="left"/>
        <w:rPr>
          <w:color w:val="BFBFBF" w:themeColor="background1" w:themeShade="BF"/>
        </w:rPr>
      </w:pPr>
      <w:r>
        <w:rPr>
          <w:color w:val="BFBFBF" w:themeColor="background1" w:themeShade="BF"/>
        </w:rPr>
        <w:fldChar w:fldCharType="end"/>
      </w:r>
    </w:p>
    <w:p w14:paraId="382F1F2C" w14:textId="77777777" w:rsidR="001A3607" w:rsidRDefault="001A3607">
      <w:pPr>
        <w:autoSpaceDE/>
        <w:autoSpaceDN/>
        <w:adjustRightInd/>
        <w:spacing w:after="200" w:line="276" w:lineRule="auto"/>
        <w:jc w:val="left"/>
      </w:pPr>
      <w:r>
        <w:br w:type="page"/>
      </w:r>
    </w:p>
    <w:p w14:paraId="4D4A37D2" w14:textId="77777777" w:rsidR="004F101C" w:rsidRDefault="004F101C" w:rsidP="004F101C">
      <w:pPr>
        <w:spacing w:before="1418"/>
        <w:ind w:right="567"/>
        <w:jc w:val="center"/>
        <w:rPr>
          <w:b/>
          <w:bCs/>
          <w:sz w:val="28"/>
          <w:szCs w:val="28"/>
        </w:rPr>
      </w:pPr>
    </w:p>
    <w:p w14:paraId="3B914E86" w14:textId="262A5D61" w:rsidR="00030EDB" w:rsidRPr="00D71FDB" w:rsidRDefault="00D71FDB" w:rsidP="00D71FDB">
      <w:pPr>
        <w:pStyle w:val="Heading1"/>
        <w:spacing w:before="1418"/>
        <w:ind w:right="567"/>
        <w:jc w:val="center"/>
        <w:rPr>
          <w:color w:val="auto"/>
        </w:rPr>
      </w:pPr>
      <w:bookmarkStart w:id="33" w:name="_Toc58572033"/>
      <w:r w:rsidRPr="00D71FDB">
        <w:rPr>
          <w:color w:val="auto"/>
        </w:rPr>
        <w:t>Student’s Personal Information</w:t>
      </w:r>
      <w:bookmarkEnd w:id="33"/>
    </w:p>
    <w:p w14:paraId="507E45DE" w14:textId="77777777" w:rsidR="00030EDB" w:rsidRDefault="00030EDB" w:rsidP="00C17E74">
      <w:pPr>
        <w:widowControl w:val="0"/>
        <w:ind w:left="641" w:hanging="641"/>
        <w:rPr>
          <w:b/>
          <w:bCs/>
        </w:rPr>
      </w:pPr>
    </w:p>
    <w:p w14:paraId="174B31AA" w14:textId="77777777" w:rsidR="00030EDB" w:rsidRPr="006643B8" w:rsidRDefault="00030EDB" w:rsidP="00C17E74">
      <w:pPr>
        <w:widowControl w:val="0"/>
        <w:ind w:left="641" w:hanging="641"/>
        <w:rPr>
          <w:b/>
          <w:bCs/>
        </w:rPr>
      </w:pPr>
    </w:p>
    <w:p w14:paraId="3ABCFC55" w14:textId="2FB501CE" w:rsidR="00030EDB" w:rsidRDefault="00030EDB" w:rsidP="00030EDB">
      <w:pPr>
        <w:widowControl w:val="0"/>
        <w:spacing w:after="200"/>
      </w:pPr>
    </w:p>
    <w:p w14:paraId="4E12FA67" w14:textId="77777777" w:rsidR="00C17E74" w:rsidRPr="00A423A3" w:rsidRDefault="00C17E74" w:rsidP="00030EDB">
      <w:pPr>
        <w:widowControl w:val="0"/>
        <w:spacing w:after="200"/>
      </w:pPr>
    </w:p>
    <w:tbl>
      <w:tblPr>
        <w:tblStyle w:val="TableGrid"/>
        <w:tblW w:w="0" w:type="auto"/>
        <w:jc w:val="center"/>
        <w:tblLook w:val="04A0" w:firstRow="1" w:lastRow="0" w:firstColumn="1" w:lastColumn="0" w:noHBand="0" w:noVBand="1"/>
      </w:tblPr>
      <w:tblGrid>
        <w:gridCol w:w="2376"/>
        <w:gridCol w:w="6344"/>
      </w:tblGrid>
      <w:tr w:rsidR="00030EDB" w:rsidRPr="00A423A3" w14:paraId="0B29C487" w14:textId="77777777" w:rsidTr="004F101C">
        <w:trPr>
          <w:jc w:val="center"/>
        </w:trPr>
        <w:tc>
          <w:tcPr>
            <w:tcW w:w="2376" w:type="dxa"/>
            <w:vAlign w:val="center"/>
          </w:tcPr>
          <w:p w14:paraId="7F291DD8" w14:textId="77777777" w:rsidR="00030EDB" w:rsidRPr="00A423A3" w:rsidRDefault="00030EDB" w:rsidP="004F101C">
            <w:pPr>
              <w:autoSpaceDE/>
              <w:autoSpaceDN/>
              <w:adjustRightInd/>
              <w:spacing w:after="200" w:line="276" w:lineRule="auto"/>
              <w:jc w:val="left"/>
            </w:pPr>
            <w:r w:rsidRPr="00A423A3">
              <w:t>Student Name</w:t>
            </w:r>
            <w:r w:rsidRPr="00A423A3">
              <w:tab/>
            </w:r>
            <w:r w:rsidRPr="00A423A3">
              <w:tab/>
            </w:r>
          </w:p>
        </w:tc>
        <w:tc>
          <w:tcPr>
            <w:tcW w:w="6344" w:type="dxa"/>
            <w:vAlign w:val="center"/>
          </w:tcPr>
          <w:p w14:paraId="676AE6EB" w14:textId="32678243" w:rsidR="00030EDB" w:rsidRPr="00A423A3" w:rsidRDefault="008B3E4C" w:rsidP="004F101C">
            <w:pPr>
              <w:autoSpaceDE/>
              <w:autoSpaceDN/>
              <w:adjustRightInd/>
              <w:spacing w:after="200" w:line="276" w:lineRule="auto"/>
              <w:jc w:val="left"/>
            </w:pPr>
            <w:r>
              <w:rPr>
                <w:rFonts w:asciiTheme="majorHAnsi" w:eastAsiaTheme="majorEastAsia" w:hAnsiTheme="majorHAnsi"/>
                <w:b/>
                <w:bCs/>
                <w:sz w:val="28"/>
                <w:szCs w:val="28"/>
              </w:rPr>
              <w:t>Burhan Ul Haqq Zahir</w:t>
            </w:r>
          </w:p>
        </w:tc>
      </w:tr>
      <w:tr w:rsidR="00030EDB" w:rsidRPr="00A423A3" w14:paraId="3E558CA2" w14:textId="77777777" w:rsidTr="004F101C">
        <w:trPr>
          <w:trHeight w:val="668"/>
          <w:jc w:val="center"/>
        </w:trPr>
        <w:tc>
          <w:tcPr>
            <w:tcW w:w="2376" w:type="dxa"/>
            <w:vAlign w:val="center"/>
          </w:tcPr>
          <w:p w14:paraId="5C652BE2" w14:textId="77777777" w:rsidR="00030EDB" w:rsidRPr="00A423A3" w:rsidRDefault="00030EDB" w:rsidP="004F101C">
            <w:pPr>
              <w:autoSpaceDE/>
              <w:autoSpaceDN/>
              <w:adjustRightInd/>
              <w:spacing w:after="200" w:line="276" w:lineRule="auto"/>
              <w:jc w:val="left"/>
            </w:pPr>
            <w:r w:rsidRPr="00A423A3">
              <w:t>Co-Supervisor Name</w:t>
            </w:r>
          </w:p>
        </w:tc>
        <w:tc>
          <w:tcPr>
            <w:tcW w:w="6344" w:type="dxa"/>
            <w:vAlign w:val="center"/>
          </w:tcPr>
          <w:p w14:paraId="305169D3" w14:textId="5369E7FB" w:rsidR="00030EDB" w:rsidRPr="00A423A3" w:rsidRDefault="004F101C" w:rsidP="004F101C">
            <w:pPr>
              <w:autoSpaceDE/>
              <w:autoSpaceDN/>
              <w:adjustRightInd/>
              <w:spacing w:after="200" w:line="276" w:lineRule="auto"/>
              <w:jc w:val="left"/>
              <w:rPr>
                <w:rFonts w:asciiTheme="majorHAnsi" w:eastAsiaTheme="majorEastAsia" w:hAnsiTheme="majorHAnsi"/>
                <w:b/>
                <w:bCs/>
                <w:sz w:val="28"/>
                <w:szCs w:val="28"/>
              </w:rPr>
            </w:pPr>
            <w:r>
              <w:rPr>
                <w:rFonts w:asciiTheme="majorHAnsi" w:eastAsiaTheme="majorEastAsia" w:hAnsiTheme="majorHAnsi"/>
                <w:b/>
                <w:bCs/>
                <w:sz w:val="28"/>
                <w:szCs w:val="28"/>
              </w:rPr>
              <w:t>Mr. Muhammad Asif</w:t>
            </w:r>
          </w:p>
        </w:tc>
      </w:tr>
      <w:tr w:rsidR="00030EDB" w:rsidRPr="00A423A3" w14:paraId="41AB4170" w14:textId="77777777" w:rsidTr="004F101C">
        <w:trPr>
          <w:jc w:val="center"/>
        </w:trPr>
        <w:tc>
          <w:tcPr>
            <w:tcW w:w="2376" w:type="dxa"/>
            <w:vAlign w:val="center"/>
          </w:tcPr>
          <w:p w14:paraId="7300F98A" w14:textId="77777777" w:rsidR="00030EDB" w:rsidRPr="00A423A3" w:rsidRDefault="00030EDB" w:rsidP="004F101C">
            <w:pPr>
              <w:autoSpaceDE/>
              <w:autoSpaceDN/>
              <w:adjustRightInd/>
              <w:spacing w:after="200" w:line="276" w:lineRule="auto"/>
              <w:jc w:val="left"/>
            </w:pPr>
            <w:r w:rsidRPr="00A423A3">
              <w:t>Phone Number</w:t>
            </w:r>
          </w:p>
        </w:tc>
        <w:tc>
          <w:tcPr>
            <w:tcW w:w="6344" w:type="dxa"/>
            <w:vAlign w:val="center"/>
          </w:tcPr>
          <w:p w14:paraId="07722968" w14:textId="47D76186" w:rsidR="00030EDB" w:rsidRPr="00A423A3" w:rsidRDefault="008B3E4C" w:rsidP="004F101C">
            <w:pPr>
              <w:autoSpaceDE/>
              <w:autoSpaceDN/>
              <w:adjustRightInd/>
              <w:spacing w:after="200" w:line="276" w:lineRule="auto"/>
              <w:jc w:val="left"/>
              <w:rPr>
                <w:rFonts w:asciiTheme="majorHAnsi" w:eastAsiaTheme="majorEastAsia" w:hAnsiTheme="majorHAnsi"/>
                <w:b/>
                <w:bCs/>
                <w:sz w:val="28"/>
                <w:szCs w:val="28"/>
              </w:rPr>
            </w:pPr>
            <w:r>
              <w:rPr>
                <w:rFonts w:asciiTheme="majorHAnsi" w:eastAsiaTheme="majorEastAsia" w:hAnsiTheme="majorHAnsi"/>
                <w:b/>
                <w:bCs/>
                <w:sz w:val="28"/>
                <w:szCs w:val="28"/>
              </w:rPr>
              <w:t>03004070110</w:t>
            </w:r>
          </w:p>
        </w:tc>
      </w:tr>
      <w:tr w:rsidR="00030EDB" w:rsidRPr="00A423A3" w14:paraId="5F5EE6CC" w14:textId="77777777" w:rsidTr="004F101C">
        <w:trPr>
          <w:jc w:val="center"/>
        </w:trPr>
        <w:tc>
          <w:tcPr>
            <w:tcW w:w="2376" w:type="dxa"/>
            <w:vAlign w:val="center"/>
          </w:tcPr>
          <w:p w14:paraId="61FA4A8A" w14:textId="77777777" w:rsidR="00030EDB" w:rsidRPr="00A423A3" w:rsidRDefault="00030EDB" w:rsidP="004F101C">
            <w:pPr>
              <w:autoSpaceDE/>
              <w:autoSpaceDN/>
              <w:adjustRightInd/>
              <w:spacing w:after="200" w:line="276" w:lineRule="auto"/>
              <w:jc w:val="left"/>
              <w:rPr>
                <w:rFonts w:asciiTheme="majorHAnsi" w:eastAsiaTheme="majorEastAsia" w:hAnsiTheme="majorHAnsi"/>
                <w:b/>
                <w:bCs/>
                <w:sz w:val="28"/>
                <w:szCs w:val="28"/>
              </w:rPr>
            </w:pPr>
            <w:r w:rsidRPr="00A423A3">
              <w:t>Current Address</w:t>
            </w:r>
          </w:p>
        </w:tc>
        <w:tc>
          <w:tcPr>
            <w:tcW w:w="6344" w:type="dxa"/>
            <w:vAlign w:val="center"/>
          </w:tcPr>
          <w:p w14:paraId="5A0A7CB4" w14:textId="395DAE21" w:rsidR="00030EDB" w:rsidRPr="00A423A3" w:rsidRDefault="008B3E4C" w:rsidP="004F101C">
            <w:pPr>
              <w:autoSpaceDE/>
              <w:autoSpaceDN/>
              <w:adjustRightInd/>
              <w:spacing w:after="200" w:line="276" w:lineRule="auto"/>
              <w:jc w:val="left"/>
              <w:rPr>
                <w:rFonts w:asciiTheme="majorHAnsi" w:eastAsiaTheme="majorEastAsia" w:hAnsiTheme="majorHAnsi"/>
                <w:b/>
                <w:bCs/>
                <w:sz w:val="28"/>
                <w:szCs w:val="28"/>
              </w:rPr>
            </w:pPr>
            <w:r w:rsidRPr="008B3E4C">
              <w:rPr>
                <w:rFonts w:asciiTheme="majorHAnsi" w:eastAsiaTheme="majorEastAsia" w:hAnsiTheme="majorHAnsi"/>
                <w:b/>
                <w:bCs/>
                <w:sz w:val="28"/>
                <w:szCs w:val="28"/>
              </w:rPr>
              <w:t>Salman Hostel, Saint Marry Colony Near Kalma Chowk Gulberg-III, Lahore</w:t>
            </w:r>
          </w:p>
        </w:tc>
      </w:tr>
      <w:tr w:rsidR="00030EDB" w:rsidRPr="00A423A3" w14:paraId="602A543B" w14:textId="77777777" w:rsidTr="004F101C">
        <w:trPr>
          <w:jc w:val="center"/>
        </w:trPr>
        <w:tc>
          <w:tcPr>
            <w:tcW w:w="2376" w:type="dxa"/>
            <w:vAlign w:val="center"/>
          </w:tcPr>
          <w:p w14:paraId="56C8FF0B" w14:textId="77777777" w:rsidR="00030EDB" w:rsidRPr="00A423A3" w:rsidRDefault="00030EDB" w:rsidP="004F101C">
            <w:pPr>
              <w:autoSpaceDE/>
              <w:autoSpaceDN/>
              <w:adjustRightInd/>
              <w:spacing w:after="200" w:line="276" w:lineRule="auto"/>
              <w:jc w:val="left"/>
            </w:pPr>
            <w:r w:rsidRPr="00A423A3">
              <w:t>Supervisor name</w:t>
            </w:r>
          </w:p>
        </w:tc>
        <w:tc>
          <w:tcPr>
            <w:tcW w:w="6344" w:type="dxa"/>
            <w:vAlign w:val="center"/>
          </w:tcPr>
          <w:p w14:paraId="77ED2827" w14:textId="58C1B45A" w:rsidR="00030EDB" w:rsidRPr="00A423A3" w:rsidRDefault="00AB5A14" w:rsidP="004F101C">
            <w:pPr>
              <w:autoSpaceDE/>
              <w:autoSpaceDN/>
              <w:adjustRightInd/>
              <w:spacing w:after="200" w:line="276" w:lineRule="auto"/>
              <w:jc w:val="left"/>
              <w:rPr>
                <w:rFonts w:asciiTheme="majorHAnsi" w:eastAsiaTheme="majorEastAsia" w:hAnsiTheme="majorHAnsi"/>
                <w:b/>
                <w:bCs/>
                <w:sz w:val="28"/>
                <w:szCs w:val="28"/>
              </w:rPr>
            </w:pPr>
            <w:r>
              <w:rPr>
                <w:rFonts w:asciiTheme="majorHAnsi" w:eastAsiaTheme="majorEastAsia" w:hAnsiTheme="majorHAnsi"/>
                <w:b/>
                <w:bCs/>
                <w:sz w:val="28"/>
                <w:szCs w:val="28"/>
              </w:rPr>
              <w:t>DR. MUHAMMAD AASIM QURESHI</w:t>
            </w:r>
          </w:p>
        </w:tc>
      </w:tr>
      <w:tr w:rsidR="00030EDB" w:rsidRPr="00A423A3" w14:paraId="0C93FE80" w14:textId="77777777" w:rsidTr="004F101C">
        <w:trPr>
          <w:jc w:val="center"/>
        </w:trPr>
        <w:tc>
          <w:tcPr>
            <w:tcW w:w="2376" w:type="dxa"/>
            <w:vAlign w:val="center"/>
          </w:tcPr>
          <w:p w14:paraId="52EE4335" w14:textId="77777777" w:rsidR="00030EDB" w:rsidRPr="00A423A3" w:rsidRDefault="00030EDB" w:rsidP="004F101C">
            <w:pPr>
              <w:autoSpaceDE/>
              <w:autoSpaceDN/>
              <w:adjustRightInd/>
              <w:spacing w:after="200" w:line="276" w:lineRule="auto"/>
              <w:jc w:val="left"/>
            </w:pPr>
            <w:r w:rsidRPr="00A423A3">
              <w:t>Email Address</w:t>
            </w:r>
          </w:p>
        </w:tc>
        <w:tc>
          <w:tcPr>
            <w:tcW w:w="6344" w:type="dxa"/>
            <w:vAlign w:val="center"/>
          </w:tcPr>
          <w:p w14:paraId="1995380D" w14:textId="709DBE24" w:rsidR="00030EDB" w:rsidRPr="00A423A3" w:rsidRDefault="00B317B5" w:rsidP="004F101C">
            <w:pPr>
              <w:autoSpaceDE/>
              <w:autoSpaceDN/>
              <w:adjustRightInd/>
              <w:spacing w:after="200" w:line="276" w:lineRule="auto"/>
              <w:jc w:val="left"/>
              <w:rPr>
                <w:rFonts w:asciiTheme="majorHAnsi" w:eastAsiaTheme="majorEastAsia" w:hAnsiTheme="majorHAnsi"/>
                <w:b/>
                <w:bCs/>
                <w:sz w:val="28"/>
                <w:szCs w:val="28"/>
              </w:rPr>
            </w:pPr>
            <w:hyperlink r:id="rId17" w:history="1">
              <w:r w:rsidR="008B3E4C">
                <w:t xml:space="preserve"> </w:t>
              </w:r>
              <w:r w:rsidR="008B3E4C" w:rsidRPr="008B3E4C">
                <w:rPr>
                  <w:rStyle w:val="Hyperlink"/>
                  <w:rFonts w:asciiTheme="majorHAnsi" w:eastAsiaTheme="majorEastAsia" w:hAnsiTheme="majorHAnsi"/>
                  <w:b/>
                  <w:bCs/>
                  <w:sz w:val="28"/>
                  <w:szCs w:val="28"/>
                </w:rPr>
                <w:t>bhzahir</w:t>
              </w:r>
              <w:r w:rsidR="00F169B9" w:rsidRPr="00EF2B77">
                <w:rPr>
                  <w:rStyle w:val="Hyperlink"/>
                  <w:rFonts w:asciiTheme="majorHAnsi" w:eastAsiaTheme="majorEastAsia" w:hAnsiTheme="majorHAnsi"/>
                  <w:b/>
                  <w:bCs/>
                  <w:sz w:val="28"/>
                  <w:szCs w:val="28"/>
                </w:rPr>
                <w:t>@gmail.com</w:t>
              </w:r>
            </w:hyperlink>
          </w:p>
        </w:tc>
      </w:tr>
      <w:tr w:rsidR="00030EDB" w:rsidRPr="00A423A3" w14:paraId="28E34B69" w14:textId="77777777" w:rsidTr="004F101C">
        <w:trPr>
          <w:jc w:val="center"/>
        </w:trPr>
        <w:tc>
          <w:tcPr>
            <w:tcW w:w="2376" w:type="dxa"/>
            <w:vAlign w:val="center"/>
          </w:tcPr>
          <w:p w14:paraId="24973BAF" w14:textId="77777777" w:rsidR="00030EDB" w:rsidRPr="00A423A3" w:rsidRDefault="00030EDB" w:rsidP="004F101C">
            <w:pPr>
              <w:autoSpaceDE/>
              <w:autoSpaceDN/>
              <w:adjustRightInd/>
              <w:spacing w:after="200" w:line="276" w:lineRule="auto"/>
              <w:jc w:val="left"/>
            </w:pPr>
            <w:r w:rsidRPr="00A423A3">
              <w:t>Permanent Address</w:t>
            </w:r>
          </w:p>
        </w:tc>
        <w:tc>
          <w:tcPr>
            <w:tcW w:w="6344" w:type="dxa"/>
            <w:vAlign w:val="center"/>
          </w:tcPr>
          <w:p w14:paraId="58D9717A" w14:textId="1A9EC932" w:rsidR="00030EDB" w:rsidRPr="00A423A3" w:rsidRDefault="008B3E4C" w:rsidP="004F101C">
            <w:pPr>
              <w:autoSpaceDE/>
              <w:autoSpaceDN/>
              <w:adjustRightInd/>
              <w:spacing w:after="200" w:line="276" w:lineRule="auto"/>
              <w:jc w:val="left"/>
              <w:rPr>
                <w:rFonts w:asciiTheme="majorHAnsi" w:eastAsiaTheme="majorEastAsia" w:hAnsiTheme="majorHAnsi"/>
                <w:b/>
                <w:bCs/>
                <w:sz w:val="28"/>
                <w:szCs w:val="28"/>
              </w:rPr>
            </w:pPr>
            <w:r w:rsidRPr="008B3E4C">
              <w:rPr>
                <w:rFonts w:asciiTheme="majorHAnsi" w:eastAsiaTheme="majorEastAsia" w:hAnsiTheme="majorHAnsi"/>
                <w:b/>
                <w:bCs/>
                <w:sz w:val="28"/>
                <w:szCs w:val="28"/>
              </w:rPr>
              <w:t>Muneer Abad Chishtian Road Near Chongi No#2 Tehsil &amp; District Bahawalnagar</w:t>
            </w:r>
          </w:p>
        </w:tc>
      </w:tr>
      <w:tr w:rsidR="00030EDB" w:rsidRPr="00A423A3" w14:paraId="45A24BD8" w14:textId="77777777" w:rsidTr="004F101C">
        <w:trPr>
          <w:jc w:val="center"/>
        </w:trPr>
        <w:tc>
          <w:tcPr>
            <w:tcW w:w="2376" w:type="dxa"/>
            <w:vAlign w:val="center"/>
          </w:tcPr>
          <w:p w14:paraId="32D0B8D0" w14:textId="77777777" w:rsidR="00030EDB" w:rsidRPr="00A423A3" w:rsidRDefault="00030EDB" w:rsidP="004F101C">
            <w:pPr>
              <w:autoSpaceDE/>
              <w:autoSpaceDN/>
              <w:adjustRightInd/>
              <w:spacing w:after="200" w:line="276" w:lineRule="auto"/>
              <w:jc w:val="left"/>
            </w:pPr>
          </w:p>
        </w:tc>
        <w:tc>
          <w:tcPr>
            <w:tcW w:w="6344" w:type="dxa"/>
            <w:vAlign w:val="center"/>
          </w:tcPr>
          <w:p w14:paraId="0C4EC9D9" w14:textId="77777777" w:rsidR="00030EDB" w:rsidRPr="00A423A3" w:rsidRDefault="00030EDB" w:rsidP="004F101C">
            <w:pPr>
              <w:autoSpaceDE/>
              <w:autoSpaceDN/>
              <w:adjustRightInd/>
              <w:spacing w:after="200" w:line="276" w:lineRule="auto"/>
              <w:jc w:val="left"/>
              <w:rPr>
                <w:rFonts w:asciiTheme="majorHAnsi" w:eastAsiaTheme="majorEastAsia" w:hAnsiTheme="majorHAnsi"/>
                <w:b/>
                <w:bCs/>
                <w:sz w:val="28"/>
                <w:szCs w:val="28"/>
              </w:rPr>
            </w:pPr>
          </w:p>
        </w:tc>
      </w:tr>
      <w:bookmarkEnd w:id="0"/>
      <w:bookmarkEnd w:id="1"/>
    </w:tbl>
    <w:p w14:paraId="08230BA2" w14:textId="165F1868" w:rsidR="004E09EE" w:rsidRPr="004C2840" w:rsidRDefault="004E09EE" w:rsidP="004C2840">
      <w:pPr>
        <w:autoSpaceDE/>
        <w:autoSpaceDN/>
        <w:adjustRightInd/>
        <w:spacing w:after="200" w:line="276" w:lineRule="auto"/>
        <w:jc w:val="left"/>
      </w:pPr>
    </w:p>
    <w:p w14:paraId="3F641FB3" w14:textId="5B58D4AC" w:rsidR="00580652" w:rsidRDefault="00580652" w:rsidP="00580652">
      <w:pPr>
        <w:pStyle w:val="BodyText"/>
        <w:spacing w:before="4"/>
        <w:ind w:left="0"/>
        <w:rPr>
          <w:b/>
          <w:sz w:val="17"/>
        </w:rPr>
      </w:pPr>
    </w:p>
    <w:p w14:paraId="79E3B015" w14:textId="2EE72185" w:rsidR="00580652" w:rsidRDefault="00580652" w:rsidP="00580652">
      <w:pPr>
        <w:pStyle w:val="BodyText"/>
        <w:spacing w:before="4"/>
        <w:ind w:left="0"/>
        <w:rPr>
          <w:b/>
          <w:sz w:val="17"/>
        </w:rPr>
      </w:pPr>
    </w:p>
    <w:p w14:paraId="73FDC9F3" w14:textId="6A3958ED" w:rsidR="00580652" w:rsidRDefault="00580652" w:rsidP="00580652">
      <w:pPr>
        <w:pStyle w:val="BodyText"/>
        <w:spacing w:before="4"/>
        <w:ind w:left="0"/>
        <w:rPr>
          <w:b/>
          <w:sz w:val="17"/>
        </w:rPr>
      </w:pPr>
    </w:p>
    <w:p w14:paraId="35155A6F" w14:textId="0F3B221A" w:rsidR="00580652" w:rsidRDefault="00580652" w:rsidP="00580652">
      <w:pPr>
        <w:pStyle w:val="BodyText"/>
        <w:spacing w:before="4"/>
        <w:ind w:left="0"/>
        <w:rPr>
          <w:b/>
          <w:sz w:val="17"/>
        </w:rPr>
      </w:pPr>
    </w:p>
    <w:p w14:paraId="6A9807C0" w14:textId="656E3574" w:rsidR="00580652" w:rsidRDefault="00580652" w:rsidP="00580652">
      <w:pPr>
        <w:pStyle w:val="BodyText"/>
        <w:spacing w:before="4"/>
        <w:ind w:left="0"/>
        <w:rPr>
          <w:b/>
          <w:sz w:val="17"/>
        </w:rPr>
      </w:pPr>
    </w:p>
    <w:p w14:paraId="500581C6" w14:textId="7E507293" w:rsidR="00580652" w:rsidRDefault="00580652" w:rsidP="00580652">
      <w:pPr>
        <w:pStyle w:val="BodyText"/>
        <w:spacing w:before="4"/>
        <w:ind w:left="0"/>
        <w:rPr>
          <w:b/>
          <w:sz w:val="17"/>
        </w:rPr>
      </w:pPr>
    </w:p>
    <w:p w14:paraId="6F4875F3" w14:textId="49E1D18E" w:rsidR="00580652" w:rsidRDefault="00580652" w:rsidP="00580652">
      <w:pPr>
        <w:pStyle w:val="BodyText"/>
        <w:spacing w:before="4"/>
        <w:ind w:left="0"/>
        <w:rPr>
          <w:b/>
          <w:sz w:val="17"/>
        </w:rPr>
      </w:pPr>
    </w:p>
    <w:p w14:paraId="77310C2D" w14:textId="2FAD0127" w:rsidR="00580652" w:rsidRDefault="00580652" w:rsidP="00580652">
      <w:pPr>
        <w:pStyle w:val="BodyText"/>
        <w:spacing w:before="4"/>
        <w:ind w:left="0"/>
        <w:rPr>
          <w:b/>
          <w:sz w:val="17"/>
        </w:rPr>
      </w:pPr>
    </w:p>
    <w:p w14:paraId="1B11F0BD" w14:textId="0660CFAE" w:rsidR="00580652" w:rsidRDefault="00580652" w:rsidP="00580652">
      <w:pPr>
        <w:pStyle w:val="BodyText"/>
        <w:spacing w:before="4"/>
        <w:ind w:left="0"/>
        <w:rPr>
          <w:rFonts w:ascii="Bernard MT Condensed" w:hAnsi="Bernard MT Condensed"/>
          <w:b/>
        </w:rPr>
      </w:pPr>
    </w:p>
    <w:p w14:paraId="2EB89587" w14:textId="77777777" w:rsidR="00CE34B6" w:rsidRDefault="00CE34B6" w:rsidP="00CE34B6"/>
    <w:p w14:paraId="5243EC79" w14:textId="77777777" w:rsidR="00730B66" w:rsidRDefault="004E09EE" w:rsidP="004E09EE">
      <w:pPr>
        <w:autoSpaceDE/>
        <w:autoSpaceDN/>
        <w:adjustRightInd/>
        <w:spacing w:after="200" w:line="276" w:lineRule="auto"/>
        <w:ind w:left="2160" w:firstLine="720"/>
        <w:jc w:val="center"/>
        <w:rPr>
          <w:b/>
          <w:bCs/>
          <w:color w:val="4F81BD" w:themeColor="accent1"/>
          <w:sz w:val="28"/>
          <w:szCs w:val="28"/>
        </w:rPr>
      </w:pPr>
      <w:r>
        <w:rPr>
          <w:b/>
          <w:bCs/>
          <w:color w:val="4F81BD" w:themeColor="accent1"/>
          <w:sz w:val="28"/>
          <w:szCs w:val="28"/>
        </w:rPr>
        <w:t xml:space="preserve">     </w:t>
      </w:r>
    </w:p>
    <w:p w14:paraId="70E304A9" w14:textId="2E612EC6" w:rsidR="004E09EE" w:rsidRDefault="004E09EE" w:rsidP="004C2840">
      <w:pPr>
        <w:autoSpaceDE/>
        <w:autoSpaceDN/>
        <w:adjustRightInd/>
        <w:spacing w:after="200" w:line="276" w:lineRule="auto"/>
        <w:rPr>
          <w:b/>
          <w:bCs/>
          <w:color w:val="4F81BD" w:themeColor="accent1"/>
          <w:sz w:val="28"/>
          <w:szCs w:val="28"/>
        </w:rPr>
      </w:pPr>
    </w:p>
    <w:p w14:paraId="3F58BD90" w14:textId="178E90D3" w:rsidR="003C0F85" w:rsidRPr="00700B48" w:rsidRDefault="003C0F85" w:rsidP="003C0F85">
      <w:pPr>
        <w:autoSpaceDE/>
        <w:autoSpaceDN/>
        <w:adjustRightInd/>
        <w:spacing w:after="200" w:line="276" w:lineRule="auto"/>
        <w:rPr>
          <w:b/>
          <w:bCs/>
          <w:color w:val="4F81BD" w:themeColor="accent1"/>
          <w:sz w:val="28"/>
          <w:szCs w:val="28"/>
        </w:rPr>
      </w:pPr>
    </w:p>
    <w:sectPr w:rsidR="003C0F85" w:rsidRPr="00700B48" w:rsidSect="00EB3429">
      <w:pgSz w:w="11907" w:h="16839" w:code="9"/>
      <w:pgMar w:top="1418" w:right="1418" w:bottom="284" w:left="1985" w:header="720" w:footer="720" w:gutter="0"/>
      <w:pgNumType w:start="1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C5FCC8" w14:textId="77777777" w:rsidR="00B317B5" w:rsidRDefault="00B317B5" w:rsidP="004D786E">
      <w:r>
        <w:separator/>
      </w:r>
    </w:p>
  </w:endnote>
  <w:endnote w:type="continuationSeparator" w:id="0">
    <w:p w14:paraId="4C93D94D" w14:textId="77777777" w:rsidR="00B317B5" w:rsidRDefault="00B317B5" w:rsidP="004D7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ernard MT Condensed">
    <w:panose1 w:val="020508060609050204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5491E" w14:textId="15EC6D8D" w:rsidR="00AF5E7F" w:rsidRDefault="00AF5E7F">
    <w:pPr>
      <w:pStyle w:val="Footer"/>
      <w:jc w:val="right"/>
    </w:pPr>
  </w:p>
  <w:p w14:paraId="04EEC001" w14:textId="77777777" w:rsidR="00AF5E7F" w:rsidRDefault="00AF5E7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52E1F" w14:textId="77777777" w:rsidR="00B317B5" w:rsidRDefault="00B317B5" w:rsidP="004D786E">
      <w:r>
        <w:separator/>
      </w:r>
    </w:p>
  </w:footnote>
  <w:footnote w:type="continuationSeparator" w:id="0">
    <w:p w14:paraId="110407A4" w14:textId="77777777" w:rsidR="00B317B5" w:rsidRDefault="00B317B5" w:rsidP="004D78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9792835"/>
      <w:docPartObj>
        <w:docPartGallery w:val="Page Numbers (Top of Page)"/>
        <w:docPartUnique/>
      </w:docPartObj>
    </w:sdtPr>
    <w:sdtEndPr>
      <w:rPr>
        <w:noProof/>
      </w:rPr>
    </w:sdtEndPr>
    <w:sdtContent>
      <w:p w14:paraId="495E518A" w14:textId="1B2832EF" w:rsidR="00AF5E7F" w:rsidRDefault="00AF5E7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0FC46A" w14:textId="77777777" w:rsidR="00AF5E7F" w:rsidRDefault="00AF5E7F" w:rsidP="00C614FC">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1663391"/>
      <w:docPartObj>
        <w:docPartGallery w:val="Page Numbers (Top of Page)"/>
        <w:docPartUnique/>
      </w:docPartObj>
    </w:sdtPr>
    <w:sdtEndPr>
      <w:rPr>
        <w:noProof/>
      </w:rPr>
    </w:sdtEndPr>
    <w:sdtContent>
      <w:p w14:paraId="0298FC93" w14:textId="20CB1DCF" w:rsidR="00AF5E7F" w:rsidRDefault="00AF5E7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BF35BA" w14:textId="77777777" w:rsidR="00AF5E7F" w:rsidRDefault="00AF5E7F" w:rsidP="00C614F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47C41"/>
    <w:multiLevelType w:val="multilevel"/>
    <w:tmpl w:val="5352DD5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625D2E"/>
    <w:multiLevelType w:val="hybridMultilevel"/>
    <w:tmpl w:val="8E8884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0F4925"/>
    <w:multiLevelType w:val="hybridMultilevel"/>
    <w:tmpl w:val="3E0CB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461E5E"/>
    <w:multiLevelType w:val="hybridMultilevel"/>
    <w:tmpl w:val="58564A8A"/>
    <w:lvl w:ilvl="0" w:tplc="E88260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6A1C15"/>
    <w:multiLevelType w:val="hybridMultilevel"/>
    <w:tmpl w:val="9EEC52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A112E5"/>
    <w:multiLevelType w:val="multilevel"/>
    <w:tmpl w:val="1066743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6" w15:restartNumberingAfterBreak="0">
    <w:nsid w:val="234C4155"/>
    <w:multiLevelType w:val="hybridMultilevel"/>
    <w:tmpl w:val="1CC89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E10746"/>
    <w:multiLevelType w:val="hybridMultilevel"/>
    <w:tmpl w:val="4E86E3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187FE9"/>
    <w:multiLevelType w:val="hybridMultilevel"/>
    <w:tmpl w:val="69E2A16A"/>
    <w:lvl w:ilvl="0" w:tplc="B448C1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EF2ED2"/>
    <w:multiLevelType w:val="hybridMultilevel"/>
    <w:tmpl w:val="DD5A6D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C53DAE"/>
    <w:multiLevelType w:val="hybridMultilevel"/>
    <w:tmpl w:val="4CB672DC"/>
    <w:lvl w:ilvl="0" w:tplc="F114117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A2464F"/>
    <w:multiLevelType w:val="hybridMultilevel"/>
    <w:tmpl w:val="7CA64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7A4DED"/>
    <w:multiLevelType w:val="multilevel"/>
    <w:tmpl w:val="C61805B0"/>
    <w:lvl w:ilvl="0">
      <w:start w:val="2"/>
      <w:numFmt w:val="decimal"/>
      <w:lvlText w:val="%1"/>
      <w:lvlJc w:val="left"/>
      <w:pPr>
        <w:ind w:left="360" w:hanging="360"/>
      </w:pPr>
      <w:rPr>
        <w:rFonts w:hint="default"/>
      </w:rPr>
    </w:lvl>
    <w:lvl w:ilvl="1">
      <w:start w:val="1"/>
      <w:numFmt w:val="none"/>
      <w:lvlText w:val="3.1"/>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13" w15:restartNumberingAfterBreak="0">
    <w:nsid w:val="55A56858"/>
    <w:multiLevelType w:val="hybridMultilevel"/>
    <w:tmpl w:val="E09A1414"/>
    <w:lvl w:ilvl="0" w:tplc="4D52A30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C46803"/>
    <w:multiLevelType w:val="hybridMultilevel"/>
    <w:tmpl w:val="3224D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633465"/>
    <w:multiLevelType w:val="hybridMultilevel"/>
    <w:tmpl w:val="1EFAB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CB43F7"/>
    <w:multiLevelType w:val="hybridMultilevel"/>
    <w:tmpl w:val="26C0E830"/>
    <w:lvl w:ilvl="0" w:tplc="831C6A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C72279"/>
    <w:multiLevelType w:val="hybridMultilevel"/>
    <w:tmpl w:val="4EE8A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650E0"/>
    <w:multiLevelType w:val="hybridMultilevel"/>
    <w:tmpl w:val="F0A2FC66"/>
    <w:lvl w:ilvl="0" w:tplc="D0F01812">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C63A93"/>
    <w:multiLevelType w:val="hybridMultilevel"/>
    <w:tmpl w:val="30AA6B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411844"/>
    <w:multiLevelType w:val="hybridMultilevel"/>
    <w:tmpl w:val="54F496F8"/>
    <w:lvl w:ilvl="0" w:tplc="C26AE232">
      <w:start w:val="1"/>
      <w:numFmt w:val="lowerRoman"/>
      <w:lvlText w:val="%1-"/>
      <w:lvlJc w:val="left"/>
      <w:pPr>
        <w:ind w:left="1080" w:hanging="72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CE41B4"/>
    <w:multiLevelType w:val="multilevel"/>
    <w:tmpl w:val="C95A0440"/>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2" w15:restartNumberingAfterBreak="0">
    <w:nsid w:val="750C0CF7"/>
    <w:multiLevelType w:val="hybridMultilevel"/>
    <w:tmpl w:val="69403C5A"/>
    <w:lvl w:ilvl="0" w:tplc="3A8A3B76">
      <w:start w:val="1"/>
      <w:numFmt w:val="decimal"/>
      <w:lvlText w:val="%1."/>
      <w:lvlJc w:val="left"/>
      <w:pPr>
        <w:ind w:left="720" w:hanging="360"/>
      </w:pPr>
      <w:rPr>
        <w:rFonts w:asciiTheme="majorBidi" w:eastAsiaTheme="minorHAnsi" w:hAnsi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353560"/>
    <w:multiLevelType w:val="multilevel"/>
    <w:tmpl w:val="AF68B3BC"/>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4" w15:restartNumberingAfterBreak="0">
    <w:nsid w:val="79714670"/>
    <w:multiLevelType w:val="hybridMultilevel"/>
    <w:tmpl w:val="C5F4B586"/>
    <w:lvl w:ilvl="0" w:tplc="C9BA70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219CF"/>
    <w:multiLevelType w:val="hybridMultilevel"/>
    <w:tmpl w:val="9F48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3"/>
  </w:num>
  <w:num w:numId="3">
    <w:abstractNumId w:val="24"/>
  </w:num>
  <w:num w:numId="4">
    <w:abstractNumId w:val="15"/>
  </w:num>
  <w:num w:numId="5">
    <w:abstractNumId w:val="11"/>
  </w:num>
  <w:num w:numId="6">
    <w:abstractNumId w:val="22"/>
  </w:num>
  <w:num w:numId="7">
    <w:abstractNumId w:val="10"/>
  </w:num>
  <w:num w:numId="8">
    <w:abstractNumId w:val="20"/>
  </w:num>
  <w:num w:numId="9">
    <w:abstractNumId w:val="8"/>
  </w:num>
  <w:num w:numId="10">
    <w:abstractNumId w:val="1"/>
  </w:num>
  <w:num w:numId="11">
    <w:abstractNumId w:val="19"/>
  </w:num>
  <w:num w:numId="12">
    <w:abstractNumId w:val="2"/>
  </w:num>
  <w:num w:numId="13">
    <w:abstractNumId w:val="4"/>
  </w:num>
  <w:num w:numId="14">
    <w:abstractNumId w:val="6"/>
  </w:num>
  <w:num w:numId="15">
    <w:abstractNumId w:val="12"/>
  </w:num>
  <w:num w:numId="16">
    <w:abstractNumId w:val="7"/>
  </w:num>
  <w:num w:numId="17">
    <w:abstractNumId w:val="5"/>
  </w:num>
  <w:num w:numId="18">
    <w:abstractNumId w:val="21"/>
  </w:num>
  <w:num w:numId="19">
    <w:abstractNumId w:val="23"/>
  </w:num>
  <w:num w:numId="20">
    <w:abstractNumId w:val="14"/>
  </w:num>
  <w:num w:numId="21">
    <w:abstractNumId w:val="25"/>
  </w:num>
  <w:num w:numId="22">
    <w:abstractNumId w:val="3"/>
  </w:num>
  <w:num w:numId="23">
    <w:abstractNumId w:val="9"/>
  </w:num>
  <w:num w:numId="24">
    <w:abstractNumId w:val="16"/>
  </w:num>
  <w:num w:numId="25">
    <w:abstractNumId w:val="18"/>
  </w:num>
  <w:num w:numId="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C378C"/>
    <w:rsid w:val="00001578"/>
    <w:rsid w:val="000021F8"/>
    <w:rsid w:val="000030F6"/>
    <w:rsid w:val="000249EE"/>
    <w:rsid w:val="00025889"/>
    <w:rsid w:val="00030EDB"/>
    <w:rsid w:val="0004137F"/>
    <w:rsid w:val="00042945"/>
    <w:rsid w:val="00044212"/>
    <w:rsid w:val="000443B7"/>
    <w:rsid w:val="00044834"/>
    <w:rsid w:val="0004517E"/>
    <w:rsid w:val="00055403"/>
    <w:rsid w:val="00061694"/>
    <w:rsid w:val="000661FA"/>
    <w:rsid w:val="000740CF"/>
    <w:rsid w:val="00074FE7"/>
    <w:rsid w:val="0007552A"/>
    <w:rsid w:val="00077B23"/>
    <w:rsid w:val="00077E89"/>
    <w:rsid w:val="00084294"/>
    <w:rsid w:val="000914CB"/>
    <w:rsid w:val="0009180A"/>
    <w:rsid w:val="00091C8A"/>
    <w:rsid w:val="000957F1"/>
    <w:rsid w:val="00097E8B"/>
    <w:rsid w:val="000A6C7A"/>
    <w:rsid w:val="000A7D8F"/>
    <w:rsid w:val="000B3905"/>
    <w:rsid w:val="000B7E81"/>
    <w:rsid w:val="000C18DB"/>
    <w:rsid w:val="000C25AA"/>
    <w:rsid w:val="000D5611"/>
    <w:rsid w:val="000D5778"/>
    <w:rsid w:val="000D5C17"/>
    <w:rsid w:val="000D70AB"/>
    <w:rsid w:val="000D7D23"/>
    <w:rsid w:val="000E7D1C"/>
    <w:rsid w:val="000F04FC"/>
    <w:rsid w:val="000F0B23"/>
    <w:rsid w:val="000F4FDF"/>
    <w:rsid w:val="0010071A"/>
    <w:rsid w:val="001055B0"/>
    <w:rsid w:val="0011263F"/>
    <w:rsid w:val="00112CA1"/>
    <w:rsid w:val="00115662"/>
    <w:rsid w:val="00121747"/>
    <w:rsid w:val="00122F49"/>
    <w:rsid w:val="0012681F"/>
    <w:rsid w:val="00126D94"/>
    <w:rsid w:val="00126F3D"/>
    <w:rsid w:val="00132441"/>
    <w:rsid w:val="0013761E"/>
    <w:rsid w:val="00142A1B"/>
    <w:rsid w:val="001441DD"/>
    <w:rsid w:val="00144369"/>
    <w:rsid w:val="0014746F"/>
    <w:rsid w:val="00147BCD"/>
    <w:rsid w:val="00147CAE"/>
    <w:rsid w:val="00152394"/>
    <w:rsid w:val="00154A32"/>
    <w:rsid w:val="001565F3"/>
    <w:rsid w:val="00162656"/>
    <w:rsid w:val="001651B2"/>
    <w:rsid w:val="0016758C"/>
    <w:rsid w:val="0017006C"/>
    <w:rsid w:val="001714B4"/>
    <w:rsid w:val="00174F8A"/>
    <w:rsid w:val="001762EE"/>
    <w:rsid w:val="00180A4C"/>
    <w:rsid w:val="001871DE"/>
    <w:rsid w:val="00187837"/>
    <w:rsid w:val="001924B0"/>
    <w:rsid w:val="00192514"/>
    <w:rsid w:val="00195DFF"/>
    <w:rsid w:val="00197919"/>
    <w:rsid w:val="001A04DA"/>
    <w:rsid w:val="001A3607"/>
    <w:rsid w:val="001A3B8E"/>
    <w:rsid w:val="001B04F8"/>
    <w:rsid w:val="001B05BE"/>
    <w:rsid w:val="001B2C05"/>
    <w:rsid w:val="001B3A68"/>
    <w:rsid w:val="001B5952"/>
    <w:rsid w:val="001B6605"/>
    <w:rsid w:val="001B67C7"/>
    <w:rsid w:val="001B6FD9"/>
    <w:rsid w:val="001C526A"/>
    <w:rsid w:val="001C59E4"/>
    <w:rsid w:val="001C674D"/>
    <w:rsid w:val="001C708D"/>
    <w:rsid w:val="001D0DF6"/>
    <w:rsid w:val="001D0FEE"/>
    <w:rsid w:val="001D1A54"/>
    <w:rsid w:val="001D1D41"/>
    <w:rsid w:val="001E1EA8"/>
    <w:rsid w:val="001E4DEB"/>
    <w:rsid w:val="001E6B31"/>
    <w:rsid w:val="001E7F32"/>
    <w:rsid w:val="001F0BA0"/>
    <w:rsid w:val="001F68A6"/>
    <w:rsid w:val="001F7738"/>
    <w:rsid w:val="00203740"/>
    <w:rsid w:val="002076B0"/>
    <w:rsid w:val="002114F1"/>
    <w:rsid w:val="00211CE0"/>
    <w:rsid w:val="0022104C"/>
    <w:rsid w:val="00232789"/>
    <w:rsid w:val="002407D2"/>
    <w:rsid w:val="00246CE8"/>
    <w:rsid w:val="00250D76"/>
    <w:rsid w:val="00251D9A"/>
    <w:rsid w:val="00255B08"/>
    <w:rsid w:val="00262801"/>
    <w:rsid w:val="00264C40"/>
    <w:rsid w:val="00267340"/>
    <w:rsid w:val="00273407"/>
    <w:rsid w:val="0027384F"/>
    <w:rsid w:val="002768CE"/>
    <w:rsid w:val="0028098E"/>
    <w:rsid w:val="00284526"/>
    <w:rsid w:val="00287C2C"/>
    <w:rsid w:val="00296A44"/>
    <w:rsid w:val="002A10A8"/>
    <w:rsid w:val="002B1A31"/>
    <w:rsid w:val="002B55E1"/>
    <w:rsid w:val="002B5BC3"/>
    <w:rsid w:val="002C2459"/>
    <w:rsid w:val="002C4BC7"/>
    <w:rsid w:val="002C7526"/>
    <w:rsid w:val="002D3F5D"/>
    <w:rsid w:val="002E00E4"/>
    <w:rsid w:val="002E1BBD"/>
    <w:rsid w:val="002E4629"/>
    <w:rsid w:val="002F2167"/>
    <w:rsid w:val="002F2EA8"/>
    <w:rsid w:val="002F33B7"/>
    <w:rsid w:val="002F34D0"/>
    <w:rsid w:val="002F652C"/>
    <w:rsid w:val="002F7E56"/>
    <w:rsid w:val="00302CFC"/>
    <w:rsid w:val="0030559F"/>
    <w:rsid w:val="00305D4B"/>
    <w:rsid w:val="003076DC"/>
    <w:rsid w:val="00307D8F"/>
    <w:rsid w:val="00314A08"/>
    <w:rsid w:val="003159C7"/>
    <w:rsid w:val="00316608"/>
    <w:rsid w:val="00323DD0"/>
    <w:rsid w:val="00324A8A"/>
    <w:rsid w:val="003321F5"/>
    <w:rsid w:val="003326D1"/>
    <w:rsid w:val="00332936"/>
    <w:rsid w:val="003331AA"/>
    <w:rsid w:val="00334E7E"/>
    <w:rsid w:val="00335C8A"/>
    <w:rsid w:val="0033693E"/>
    <w:rsid w:val="003420FF"/>
    <w:rsid w:val="00344C1A"/>
    <w:rsid w:val="00344DB1"/>
    <w:rsid w:val="00345B35"/>
    <w:rsid w:val="003474F6"/>
    <w:rsid w:val="0035034B"/>
    <w:rsid w:val="00351AB4"/>
    <w:rsid w:val="00351BAE"/>
    <w:rsid w:val="003556FC"/>
    <w:rsid w:val="00355BDA"/>
    <w:rsid w:val="00355D16"/>
    <w:rsid w:val="00360D8A"/>
    <w:rsid w:val="00361641"/>
    <w:rsid w:val="00362C08"/>
    <w:rsid w:val="00365746"/>
    <w:rsid w:val="0036586F"/>
    <w:rsid w:val="00365C07"/>
    <w:rsid w:val="00374138"/>
    <w:rsid w:val="00374952"/>
    <w:rsid w:val="00376FFE"/>
    <w:rsid w:val="003837EC"/>
    <w:rsid w:val="00384481"/>
    <w:rsid w:val="00390582"/>
    <w:rsid w:val="003A4424"/>
    <w:rsid w:val="003A51A3"/>
    <w:rsid w:val="003A619A"/>
    <w:rsid w:val="003A7FF5"/>
    <w:rsid w:val="003B056A"/>
    <w:rsid w:val="003B13AB"/>
    <w:rsid w:val="003B1477"/>
    <w:rsid w:val="003B1C42"/>
    <w:rsid w:val="003B1F21"/>
    <w:rsid w:val="003B26D2"/>
    <w:rsid w:val="003B4A86"/>
    <w:rsid w:val="003B4F42"/>
    <w:rsid w:val="003B7405"/>
    <w:rsid w:val="003B7853"/>
    <w:rsid w:val="003C042C"/>
    <w:rsid w:val="003C0F85"/>
    <w:rsid w:val="003C2072"/>
    <w:rsid w:val="003D43FC"/>
    <w:rsid w:val="003D57B5"/>
    <w:rsid w:val="003E07D7"/>
    <w:rsid w:val="003E2A61"/>
    <w:rsid w:val="003E4B78"/>
    <w:rsid w:val="003E4C1A"/>
    <w:rsid w:val="003E56EA"/>
    <w:rsid w:val="003F17BA"/>
    <w:rsid w:val="003F2002"/>
    <w:rsid w:val="003F2412"/>
    <w:rsid w:val="00400573"/>
    <w:rsid w:val="00400633"/>
    <w:rsid w:val="004010FE"/>
    <w:rsid w:val="00404C8D"/>
    <w:rsid w:val="00406E17"/>
    <w:rsid w:val="004101A8"/>
    <w:rsid w:val="00412ED1"/>
    <w:rsid w:val="0041649A"/>
    <w:rsid w:val="00427296"/>
    <w:rsid w:val="00432065"/>
    <w:rsid w:val="00432667"/>
    <w:rsid w:val="00432960"/>
    <w:rsid w:val="00432A24"/>
    <w:rsid w:val="00436221"/>
    <w:rsid w:val="00440B15"/>
    <w:rsid w:val="00441106"/>
    <w:rsid w:val="0044212E"/>
    <w:rsid w:val="00443A10"/>
    <w:rsid w:val="00447DE6"/>
    <w:rsid w:val="00454C7E"/>
    <w:rsid w:val="004567ED"/>
    <w:rsid w:val="00460969"/>
    <w:rsid w:val="0046096A"/>
    <w:rsid w:val="00466536"/>
    <w:rsid w:val="00484550"/>
    <w:rsid w:val="00484D3B"/>
    <w:rsid w:val="0048504F"/>
    <w:rsid w:val="004977AB"/>
    <w:rsid w:val="004A17BE"/>
    <w:rsid w:val="004A29BC"/>
    <w:rsid w:val="004A2C15"/>
    <w:rsid w:val="004A2F32"/>
    <w:rsid w:val="004A7C61"/>
    <w:rsid w:val="004B07C0"/>
    <w:rsid w:val="004B4247"/>
    <w:rsid w:val="004B4845"/>
    <w:rsid w:val="004B668E"/>
    <w:rsid w:val="004C0934"/>
    <w:rsid w:val="004C2531"/>
    <w:rsid w:val="004C2840"/>
    <w:rsid w:val="004C3135"/>
    <w:rsid w:val="004C3265"/>
    <w:rsid w:val="004C476A"/>
    <w:rsid w:val="004D0BFF"/>
    <w:rsid w:val="004D2802"/>
    <w:rsid w:val="004D2913"/>
    <w:rsid w:val="004D3542"/>
    <w:rsid w:val="004D36B3"/>
    <w:rsid w:val="004D5E76"/>
    <w:rsid w:val="004D786E"/>
    <w:rsid w:val="004E09EE"/>
    <w:rsid w:val="004E3B89"/>
    <w:rsid w:val="004E55EE"/>
    <w:rsid w:val="004E56B8"/>
    <w:rsid w:val="004E6A4F"/>
    <w:rsid w:val="004F0F3A"/>
    <w:rsid w:val="004F101C"/>
    <w:rsid w:val="004F1641"/>
    <w:rsid w:val="004F51EC"/>
    <w:rsid w:val="004F736E"/>
    <w:rsid w:val="00502DF8"/>
    <w:rsid w:val="00512EFC"/>
    <w:rsid w:val="00520856"/>
    <w:rsid w:val="00524214"/>
    <w:rsid w:val="00526519"/>
    <w:rsid w:val="00533675"/>
    <w:rsid w:val="00536750"/>
    <w:rsid w:val="00541002"/>
    <w:rsid w:val="005419A8"/>
    <w:rsid w:val="005447FB"/>
    <w:rsid w:val="00544CF7"/>
    <w:rsid w:val="0054639C"/>
    <w:rsid w:val="005465A9"/>
    <w:rsid w:val="0055002A"/>
    <w:rsid w:val="00550F8F"/>
    <w:rsid w:val="00554E87"/>
    <w:rsid w:val="005550E6"/>
    <w:rsid w:val="00560750"/>
    <w:rsid w:val="005614FA"/>
    <w:rsid w:val="00564D25"/>
    <w:rsid w:val="00570504"/>
    <w:rsid w:val="00571FA8"/>
    <w:rsid w:val="00574490"/>
    <w:rsid w:val="00574AF7"/>
    <w:rsid w:val="00575B5D"/>
    <w:rsid w:val="00575D1A"/>
    <w:rsid w:val="00580652"/>
    <w:rsid w:val="00590514"/>
    <w:rsid w:val="005923F0"/>
    <w:rsid w:val="0059444C"/>
    <w:rsid w:val="00595E65"/>
    <w:rsid w:val="00596348"/>
    <w:rsid w:val="005966B3"/>
    <w:rsid w:val="00596F54"/>
    <w:rsid w:val="005A3B57"/>
    <w:rsid w:val="005A461C"/>
    <w:rsid w:val="005A49B0"/>
    <w:rsid w:val="005B4B80"/>
    <w:rsid w:val="005B58E1"/>
    <w:rsid w:val="005B5FCA"/>
    <w:rsid w:val="005C424A"/>
    <w:rsid w:val="005C4564"/>
    <w:rsid w:val="005C649D"/>
    <w:rsid w:val="005E2A35"/>
    <w:rsid w:val="005E7085"/>
    <w:rsid w:val="005F068E"/>
    <w:rsid w:val="005F56E6"/>
    <w:rsid w:val="00601F2F"/>
    <w:rsid w:val="00604559"/>
    <w:rsid w:val="00607D78"/>
    <w:rsid w:val="00607F20"/>
    <w:rsid w:val="006117D3"/>
    <w:rsid w:val="00614701"/>
    <w:rsid w:val="006149DE"/>
    <w:rsid w:val="00615388"/>
    <w:rsid w:val="00616AF8"/>
    <w:rsid w:val="00617541"/>
    <w:rsid w:val="00624160"/>
    <w:rsid w:val="006251B8"/>
    <w:rsid w:val="00627146"/>
    <w:rsid w:val="00627706"/>
    <w:rsid w:val="00627717"/>
    <w:rsid w:val="00641E3F"/>
    <w:rsid w:val="0064246C"/>
    <w:rsid w:val="00643955"/>
    <w:rsid w:val="00647541"/>
    <w:rsid w:val="006507E5"/>
    <w:rsid w:val="00653861"/>
    <w:rsid w:val="00653D5D"/>
    <w:rsid w:val="006544BA"/>
    <w:rsid w:val="006606C3"/>
    <w:rsid w:val="00663204"/>
    <w:rsid w:val="00663B9B"/>
    <w:rsid w:val="00663D41"/>
    <w:rsid w:val="006643B8"/>
    <w:rsid w:val="006664D7"/>
    <w:rsid w:val="006674D9"/>
    <w:rsid w:val="0067028C"/>
    <w:rsid w:val="0067107B"/>
    <w:rsid w:val="0067227E"/>
    <w:rsid w:val="00672CF8"/>
    <w:rsid w:val="006743C9"/>
    <w:rsid w:val="0068065E"/>
    <w:rsid w:val="00690029"/>
    <w:rsid w:val="00691474"/>
    <w:rsid w:val="00693667"/>
    <w:rsid w:val="0069503D"/>
    <w:rsid w:val="00695B54"/>
    <w:rsid w:val="006A2A12"/>
    <w:rsid w:val="006A2EE4"/>
    <w:rsid w:val="006A6DBA"/>
    <w:rsid w:val="006B11DA"/>
    <w:rsid w:val="006B1E6F"/>
    <w:rsid w:val="006B240A"/>
    <w:rsid w:val="006B40EA"/>
    <w:rsid w:val="006C174F"/>
    <w:rsid w:val="006C1D2C"/>
    <w:rsid w:val="006C223E"/>
    <w:rsid w:val="006C630F"/>
    <w:rsid w:val="006D0C0C"/>
    <w:rsid w:val="006D613F"/>
    <w:rsid w:val="006E03AF"/>
    <w:rsid w:val="006E091F"/>
    <w:rsid w:val="006E3302"/>
    <w:rsid w:val="006E397F"/>
    <w:rsid w:val="006E4F4F"/>
    <w:rsid w:val="006E53F5"/>
    <w:rsid w:val="006E5881"/>
    <w:rsid w:val="006E7303"/>
    <w:rsid w:val="006F0087"/>
    <w:rsid w:val="006F0271"/>
    <w:rsid w:val="006F6EE4"/>
    <w:rsid w:val="006F74EA"/>
    <w:rsid w:val="00700B48"/>
    <w:rsid w:val="00700B8A"/>
    <w:rsid w:val="00704899"/>
    <w:rsid w:val="00706C7A"/>
    <w:rsid w:val="0071271A"/>
    <w:rsid w:val="00714715"/>
    <w:rsid w:val="00715460"/>
    <w:rsid w:val="00721195"/>
    <w:rsid w:val="00722F02"/>
    <w:rsid w:val="007242A9"/>
    <w:rsid w:val="00725759"/>
    <w:rsid w:val="00730B66"/>
    <w:rsid w:val="00731634"/>
    <w:rsid w:val="00734964"/>
    <w:rsid w:val="007352D9"/>
    <w:rsid w:val="00737B07"/>
    <w:rsid w:val="007444D9"/>
    <w:rsid w:val="00744BDC"/>
    <w:rsid w:val="00745FAF"/>
    <w:rsid w:val="007538AA"/>
    <w:rsid w:val="00755E81"/>
    <w:rsid w:val="00756B7E"/>
    <w:rsid w:val="007636E4"/>
    <w:rsid w:val="007710B1"/>
    <w:rsid w:val="00777877"/>
    <w:rsid w:val="007814FF"/>
    <w:rsid w:val="007830D0"/>
    <w:rsid w:val="00783342"/>
    <w:rsid w:val="007862D3"/>
    <w:rsid w:val="007907DB"/>
    <w:rsid w:val="007909E4"/>
    <w:rsid w:val="00792E44"/>
    <w:rsid w:val="0079402A"/>
    <w:rsid w:val="00796E26"/>
    <w:rsid w:val="007970E6"/>
    <w:rsid w:val="0079729A"/>
    <w:rsid w:val="007A234B"/>
    <w:rsid w:val="007A3BE0"/>
    <w:rsid w:val="007B002C"/>
    <w:rsid w:val="007B18ED"/>
    <w:rsid w:val="007B4C04"/>
    <w:rsid w:val="007B4E20"/>
    <w:rsid w:val="007B6297"/>
    <w:rsid w:val="007B7FA5"/>
    <w:rsid w:val="007C173C"/>
    <w:rsid w:val="007C1F68"/>
    <w:rsid w:val="007C79E9"/>
    <w:rsid w:val="007D0811"/>
    <w:rsid w:val="007D14A6"/>
    <w:rsid w:val="007D39C8"/>
    <w:rsid w:val="007D4274"/>
    <w:rsid w:val="007D6711"/>
    <w:rsid w:val="007E1057"/>
    <w:rsid w:val="007E13F1"/>
    <w:rsid w:val="007E75B9"/>
    <w:rsid w:val="007F12F3"/>
    <w:rsid w:val="007F13EF"/>
    <w:rsid w:val="007F1DCD"/>
    <w:rsid w:val="007F1EC9"/>
    <w:rsid w:val="007F5A16"/>
    <w:rsid w:val="007F5A83"/>
    <w:rsid w:val="007F67BF"/>
    <w:rsid w:val="007F7605"/>
    <w:rsid w:val="0080561C"/>
    <w:rsid w:val="008107B6"/>
    <w:rsid w:val="0081115A"/>
    <w:rsid w:val="008157B7"/>
    <w:rsid w:val="008158EF"/>
    <w:rsid w:val="00820FB0"/>
    <w:rsid w:val="008221F2"/>
    <w:rsid w:val="00826F9D"/>
    <w:rsid w:val="00831638"/>
    <w:rsid w:val="008328E9"/>
    <w:rsid w:val="00847608"/>
    <w:rsid w:val="008501F7"/>
    <w:rsid w:val="008544AF"/>
    <w:rsid w:val="008555A0"/>
    <w:rsid w:val="0085665D"/>
    <w:rsid w:val="00863847"/>
    <w:rsid w:val="00863EF6"/>
    <w:rsid w:val="00865049"/>
    <w:rsid w:val="0087075C"/>
    <w:rsid w:val="00870CE9"/>
    <w:rsid w:val="008735A5"/>
    <w:rsid w:val="00874BE4"/>
    <w:rsid w:val="00875782"/>
    <w:rsid w:val="00876327"/>
    <w:rsid w:val="00877E87"/>
    <w:rsid w:val="00881640"/>
    <w:rsid w:val="00882C4D"/>
    <w:rsid w:val="00883BFB"/>
    <w:rsid w:val="008868DA"/>
    <w:rsid w:val="00892E3C"/>
    <w:rsid w:val="00897CE3"/>
    <w:rsid w:val="008A0A2C"/>
    <w:rsid w:val="008A3B52"/>
    <w:rsid w:val="008A4A85"/>
    <w:rsid w:val="008A62A7"/>
    <w:rsid w:val="008A671A"/>
    <w:rsid w:val="008A6E60"/>
    <w:rsid w:val="008B251E"/>
    <w:rsid w:val="008B3E4C"/>
    <w:rsid w:val="008B4004"/>
    <w:rsid w:val="008C176D"/>
    <w:rsid w:val="008C40A9"/>
    <w:rsid w:val="008D3DE2"/>
    <w:rsid w:val="008D3E1E"/>
    <w:rsid w:val="008E20F4"/>
    <w:rsid w:val="008E3A0F"/>
    <w:rsid w:val="008F1900"/>
    <w:rsid w:val="008F27E0"/>
    <w:rsid w:val="008F3669"/>
    <w:rsid w:val="008F41AE"/>
    <w:rsid w:val="008F454A"/>
    <w:rsid w:val="008F7603"/>
    <w:rsid w:val="00900E3D"/>
    <w:rsid w:val="009040E2"/>
    <w:rsid w:val="009046D6"/>
    <w:rsid w:val="009105DE"/>
    <w:rsid w:val="00912EF4"/>
    <w:rsid w:val="00916AB8"/>
    <w:rsid w:val="009224DB"/>
    <w:rsid w:val="00924062"/>
    <w:rsid w:val="00926D16"/>
    <w:rsid w:val="009323AA"/>
    <w:rsid w:val="00932B83"/>
    <w:rsid w:val="00933163"/>
    <w:rsid w:val="009358AD"/>
    <w:rsid w:val="00936F07"/>
    <w:rsid w:val="00944572"/>
    <w:rsid w:val="00945A56"/>
    <w:rsid w:val="00950B5F"/>
    <w:rsid w:val="00955957"/>
    <w:rsid w:val="00960C0E"/>
    <w:rsid w:val="0096396F"/>
    <w:rsid w:val="009663C7"/>
    <w:rsid w:val="00966B35"/>
    <w:rsid w:val="00966B8C"/>
    <w:rsid w:val="0097029A"/>
    <w:rsid w:val="00973663"/>
    <w:rsid w:val="00976130"/>
    <w:rsid w:val="00984501"/>
    <w:rsid w:val="0098568F"/>
    <w:rsid w:val="00990F9D"/>
    <w:rsid w:val="00992F0F"/>
    <w:rsid w:val="009965D4"/>
    <w:rsid w:val="009A4A94"/>
    <w:rsid w:val="009A7C7A"/>
    <w:rsid w:val="009B0C97"/>
    <w:rsid w:val="009B12D7"/>
    <w:rsid w:val="009B1E33"/>
    <w:rsid w:val="009B7A10"/>
    <w:rsid w:val="009C458D"/>
    <w:rsid w:val="009C498D"/>
    <w:rsid w:val="009D0266"/>
    <w:rsid w:val="009D18D8"/>
    <w:rsid w:val="009D219E"/>
    <w:rsid w:val="009D46CE"/>
    <w:rsid w:val="009D5565"/>
    <w:rsid w:val="009E2A29"/>
    <w:rsid w:val="009E3866"/>
    <w:rsid w:val="009E733E"/>
    <w:rsid w:val="009E76B9"/>
    <w:rsid w:val="009F045F"/>
    <w:rsid w:val="009F2AA4"/>
    <w:rsid w:val="009F42C2"/>
    <w:rsid w:val="009F79CF"/>
    <w:rsid w:val="00A00DD2"/>
    <w:rsid w:val="00A014C6"/>
    <w:rsid w:val="00A05766"/>
    <w:rsid w:val="00A065E6"/>
    <w:rsid w:val="00A0715C"/>
    <w:rsid w:val="00A10369"/>
    <w:rsid w:val="00A147F1"/>
    <w:rsid w:val="00A168ED"/>
    <w:rsid w:val="00A23E8B"/>
    <w:rsid w:val="00A34700"/>
    <w:rsid w:val="00A37C4E"/>
    <w:rsid w:val="00A40A7B"/>
    <w:rsid w:val="00A41B3E"/>
    <w:rsid w:val="00A423A3"/>
    <w:rsid w:val="00A43059"/>
    <w:rsid w:val="00A515FF"/>
    <w:rsid w:val="00A54F36"/>
    <w:rsid w:val="00A564FB"/>
    <w:rsid w:val="00A600CA"/>
    <w:rsid w:val="00A61933"/>
    <w:rsid w:val="00A61FB9"/>
    <w:rsid w:val="00A62F08"/>
    <w:rsid w:val="00A64592"/>
    <w:rsid w:val="00A64B37"/>
    <w:rsid w:val="00A7040D"/>
    <w:rsid w:val="00A704D8"/>
    <w:rsid w:val="00A7773A"/>
    <w:rsid w:val="00A80C77"/>
    <w:rsid w:val="00A82A13"/>
    <w:rsid w:val="00A83329"/>
    <w:rsid w:val="00A85D4C"/>
    <w:rsid w:val="00A937BD"/>
    <w:rsid w:val="00AA0169"/>
    <w:rsid w:val="00AA0797"/>
    <w:rsid w:val="00AA191D"/>
    <w:rsid w:val="00AA4C79"/>
    <w:rsid w:val="00AA659E"/>
    <w:rsid w:val="00AA7364"/>
    <w:rsid w:val="00AB019F"/>
    <w:rsid w:val="00AB3FD4"/>
    <w:rsid w:val="00AB5A14"/>
    <w:rsid w:val="00AC525F"/>
    <w:rsid w:val="00AC646B"/>
    <w:rsid w:val="00AC6A4D"/>
    <w:rsid w:val="00AC761A"/>
    <w:rsid w:val="00AD2285"/>
    <w:rsid w:val="00AD4079"/>
    <w:rsid w:val="00AD64F9"/>
    <w:rsid w:val="00AD66BB"/>
    <w:rsid w:val="00AE08FA"/>
    <w:rsid w:val="00AE23CF"/>
    <w:rsid w:val="00AE274D"/>
    <w:rsid w:val="00AE3384"/>
    <w:rsid w:val="00AE4E28"/>
    <w:rsid w:val="00AE5873"/>
    <w:rsid w:val="00AF5E7F"/>
    <w:rsid w:val="00AF7181"/>
    <w:rsid w:val="00B11890"/>
    <w:rsid w:val="00B130C1"/>
    <w:rsid w:val="00B14709"/>
    <w:rsid w:val="00B17683"/>
    <w:rsid w:val="00B24106"/>
    <w:rsid w:val="00B27742"/>
    <w:rsid w:val="00B317B5"/>
    <w:rsid w:val="00B31C0B"/>
    <w:rsid w:val="00B332AC"/>
    <w:rsid w:val="00B347A3"/>
    <w:rsid w:val="00B34DE5"/>
    <w:rsid w:val="00B366AE"/>
    <w:rsid w:val="00B411AA"/>
    <w:rsid w:val="00B425D2"/>
    <w:rsid w:val="00B4717C"/>
    <w:rsid w:val="00B53BE1"/>
    <w:rsid w:val="00B53F97"/>
    <w:rsid w:val="00B55C51"/>
    <w:rsid w:val="00B64662"/>
    <w:rsid w:val="00B66E15"/>
    <w:rsid w:val="00B7271C"/>
    <w:rsid w:val="00B7281B"/>
    <w:rsid w:val="00B832C7"/>
    <w:rsid w:val="00B91830"/>
    <w:rsid w:val="00B91C8D"/>
    <w:rsid w:val="00B92E45"/>
    <w:rsid w:val="00B96160"/>
    <w:rsid w:val="00B961AE"/>
    <w:rsid w:val="00BA16C3"/>
    <w:rsid w:val="00BA2EBE"/>
    <w:rsid w:val="00BB2305"/>
    <w:rsid w:val="00BC0AC3"/>
    <w:rsid w:val="00BC1324"/>
    <w:rsid w:val="00BC18E1"/>
    <w:rsid w:val="00BC378C"/>
    <w:rsid w:val="00BC7F65"/>
    <w:rsid w:val="00BD025A"/>
    <w:rsid w:val="00BD3588"/>
    <w:rsid w:val="00BD4A94"/>
    <w:rsid w:val="00BD5DB5"/>
    <w:rsid w:val="00BD677A"/>
    <w:rsid w:val="00BE01FA"/>
    <w:rsid w:val="00BE0EAF"/>
    <w:rsid w:val="00BE1FA0"/>
    <w:rsid w:val="00BF1836"/>
    <w:rsid w:val="00BF39FD"/>
    <w:rsid w:val="00BF4614"/>
    <w:rsid w:val="00BF47D2"/>
    <w:rsid w:val="00C0173B"/>
    <w:rsid w:val="00C01BCF"/>
    <w:rsid w:val="00C1054E"/>
    <w:rsid w:val="00C10747"/>
    <w:rsid w:val="00C1398A"/>
    <w:rsid w:val="00C14115"/>
    <w:rsid w:val="00C145A1"/>
    <w:rsid w:val="00C15033"/>
    <w:rsid w:val="00C15708"/>
    <w:rsid w:val="00C17E74"/>
    <w:rsid w:val="00C20D87"/>
    <w:rsid w:val="00C22E41"/>
    <w:rsid w:val="00C251D5"/>
    <w:rsid w:val="00C25D3B"/>
    <w:rsid w:val="00C27CC3"/>
    <w:rsid w:val="00C3062D"/>
    <w:rsid w:val="00C31B10"/>
    <w:rsid w:val="00C3249A"/>
    <w:rsid w:val="00C32659"/>
    <w:rsid w:val="00C3446A"/>
    <w:rsid w:val="00C375F3"/>
    <w:rsid w:val="00C37884"/>
    <w:rsid w:val="00C42209"/>
    <w:rsid w:val="00C43952"/>
    <w:rsid w:val="00C51097"/>
    <w:rsid w:val="00C55F77"/>
    <w:rsid w:val="00C56E91"/>
    <w:rsid w:val="00C57C28"/>
    <w:rsid w:val="00C614FC"/>
    <w:rsid w:val="00C6440A"/>
    <w:rsid w:val="00C7076E"/>
    <w:rsid w:val="00C71784"/>
    <w:rsid w:val="00C74C26"/>
    <w:rsid w:val="00C75643"/>
    <w:rsid w:val="00C76B7E"/>
    <w:rsid w:val="00C77DF9"/>
    <w:rsid w:val="00C80782"/>
    <w:rsid w:val="00C82A62"/>
    <w:rsid w:val="00C82DF1"/>
    <w:rsid w:val="00C8481E"/>
    <w:rsid w:val="00C87A1A"/>
    <w:rsid w:val="00C87C85"/>
    <w:rsid w:val="00C933D2"/>
    <w:rsid w:val="00C938D2"/>
    <w:rsid w:val="00C93D1E"/>
    <w:rsid w:val="00C975C9"/>
    <w:rsid w:val="00CB20EB"/>
    <w:rsid w:val="00CB3EB3"/>
    <w:rsid w:val="00CC0636"/>
    <w:rsid w:val="00CC0E4D"/>
    <w:rsid w:val="00CC2075"/>
    <w:rsid w:val="00CC395B"/>
    <w:rsid w:val="00CD265D"/>
    <w:rsid w:val="00CE0542"/>
    <w:rsid w:val="00CE055C"/>
    <w:rsid w:val="00CE05DB"/>
    <w:rsid w:val="00CE34B6"/>
    <w:rsid w:val="00CF25DD"/>
    <w:rsid w:val="00CF2B5D"/>
    <w:rsid w:val="00CF57F4"/>
    <w:rsid w:val="00D0216B"/>
    <w:rsid w:val="00D0379A"/>
    <w:rsid w:val="00D05CD6"/>
    <w:rsid w:val="00D064AD"/>
    <w:rsid w:val="00D07539"/>
    <w:rsid w:val="00D12DC9"/>
    <w:rsid w:val="00D17476"/>
    <w:rsid w:val="00D23EB6"/>
    <w:rsid w:val="00D26C4B"/>
    <w:rsid w:val="00D37407"/>
    <w:rsid w:val="00D37AD5"/>
    <w:rsid w:val="00D41801"/>
    <w:rsid w:val="00D41C61"/>
    <w:rsid w:val="00D42285"/>
    <w:rsid w:val="00D42A94"/>
    <w:rsid w:val="00D43E1C"/>
    <w:rsid w:val="00D47B7D"/>
    <w:rsid w:val="00D5191F"/>
    <w:rsid w:val="00D5350E"/>
    <w:rsid w:val="00D57A8B"/>
    <w:rsid w:val="00D63415"/>
    <w:rsid w:val="00D663B8"/>
    <w:rsid w:val="00D71FDB"/>
    <w:rsid w:val="00D72F68"/>
    <w:rsid w:val="00D74727"/>
    <w:rsid w:val="00D81241"/>
    <w:rsid w:val="00D877FF"/>
    <w:rsid w:val="00D9166D"/>
    <w:rsid w:val="00D95B8E"/>
    <w:rsid w:val="00D968BE"/>
    <w:rsid w:val="00D96F86"/>
    <w:rsid w:val="00DA01AA"/>
    <w:rsid w:val="00DA3DEC"/>
    <w:rsid w:val="00DA68A1"/>
    <w:rsid w:val="00DB098E"/>
    <w:rsid w:val="00DB1ECB"/>
    <w:rsid w:val="00DC3086"/>
    <w:rsid w:val="00DC4798"/>
    <w:rsid w:val="00DC4B4B"/>
    <w:rsid w:val="00DC699E"/>
    <w:rsid w:val="00DD5BB8"/>
    <w:rsid w:val="00DE18CA"/>
    <w:rsid w:val="00DE2528"/>
    <w:rsid w:val="00DE2E96"/>
    <w:rsid w:val="00DE5837"/>
    <w:rsid w:val="00DF0E45"/>
    <w:rsid w:val="00DF1294"/>
    <w:rsid w:val="00DF14AF"/>
    <w:rsid w:val="00E00273"/>
    <w:rsid w:val="00E04260"/>
    <w:rsid w:val="00E057B7"/>
    <w:rsid w:val="00E05CC5"/>
    <w:rsid w:val="00E151C4"/>
    <w:rsid w:val="00E15697"/>
    <w:rsid w:val="00E173F6"/>
    <w:rsid w:val="00E246EA"/>
    <w:rsid w:val="00E34D5C"/>
    <w:rsid w:val="00E357E8"/>
    <w:rsid w:val="00E3667D"/>
    <w:rsid w:val="00E4323E"/>
    <w:rsid w:val="00E538D0"/>
    <w:rsid w:val="00E559F0"/>
    <w:rsid w:val="00E61028"/>
    <w:rsid w:val="00E61A3C"/>
    <w:rsid w:val="00E61D21"/>
    <w:rsid w:val="00E66052"/>
    <w:rsid w:val="00E665AA"/>
    <w:rsid w:val="00E66836"/>
    <w:rsid w:val="00E714DB"/>
    <w:rsid w:val="00E72C0D"/>
    <w:rsid w:val="00E72EB1"/>
    <w:rsid w:val="00E73E72"/>
    <w:rsid w:val="00E767FB"/>
    <w:rsid w:val="00E8645A"/>
    <w:rsid w:val="00E901CF"/>
    <w:rsid w:val="00E94E69"/>
    <w:rsid w:val="00EA4843"/>
    <w:rsid w:val="00EA612E"/>
    <w:rsid w:val="00EB3429"/>
    <w:rsid w:val="00EB5AE2"/>
    <w:rsid w:val="00EC10D8"/>
    <w:rsid w:val="00EC2417"/>
    <w:rsid w:val="00EC2439"/>
    <w:rsid w:val="00EC2CBB"/>
    <w:rsid w:val="00EC54E7"/>
    <w:rsid w:val="00EC59AE"/>
    <w:rsid w:val="00EC5EB6"/>
    <w:rsid w:val="00EC74B6"/>
    <w:rsid w:val="00ED74D5"/>
    <w:rsid w:val="00ED7D1D"/>
    <w:rsid w:val="00EE109E"/>
    <w:rsid w:val="00EE337A"/>
    <w:rsid w:val="00EE374B"/>
    <w:rsid w:val="00EE7002"/>
    <w:rsid w:val="00EF0C8F"/>
    <w:rsid w:val="00EF10BB"/>
    <w:rsid w:val="00EF63C4"/>
    <w:rsid w:val="00F000A3"/>
    <w:rsid w:val="00F005D5"/>
    <w:rsid w:val="00F04AE2"/>
    <w:rsid w:val="00F05A20"/>
    <w:rsid w:val="00F0640A"/>
    <w:rsid w:val="00F06589"/>
    <w:rsid w:val="00F070A8"/>
    <w:rsid w:val="00F072A7"/>
    <w:rsid w:val="00F074E3"/>
    <w:rsid w:val="00F101B5"/>
    <w:rsid w:val="00F10418"/>
    <w:rsid w:val="00F11386"/>
    <w:rsid w:val="00F11FEB"/>
    <w:rsid w:val="00F13F17"/>
    <w:rsid w:val="00F148FC"/>
    <w:rsid w:val="00F1630D"/>
    <w:rsid w:val="00F169B9"/>
    <w:rsid w:val="00F172D8"/>
    <w:rsid w:val="00F2241C"/>
    <w:rsid w:val="00F234C7"/>
    <w:rsid w:val="00F24859"/>
    <w:rsid w:val="00F25BEB"/>
    <w:rsid w:val="00F265AC"/>
    <w:rsid w:val="00F26657"/>
    <w:rsid w:val="00F2758A"/>
    <w:rsid w:val="00F366C5"/>
    <w:rsid w:val="00F41854"/>
    <w:rsid w:val="00F47478"/>
    <w:rsid w:val="00F53841"/>
    <w:rsid w:val="00F562BB"/>
    <w:rsid w:val="00F574C3"/>
    <w:rsid w:val="00F60D0C"/>
    <w:rsid w:val="00F62E21"/>
    <w:rsid w:val="00F6395B"/>
    <w:rsid w:val="00F63C0B"/>
    <w:rsid w:val="00F64FCB"/>
    <w:rsid w:val="00F65064"/>
    <w:rsid w:val="00F65E98"/>
    <w:rsid w:val="00F749DF"/>
    <w:rsid w:val="00F77029"/>
    <w:rsid w:val="00F8181B"/>
    <w:rsid w:val="00F82E63"/>
    <w:rsid w:val="00F85C7D"/>
    <w:rsid w:val="00F91AC7"/>
    <w:rsid w:val="00F9203D"/>
    <w:rsid w:val="00F92F25"/>
    <w:rsid w:val="00F951C6"/>
    <w:rsid w:val="00F971C0"/>
    <w:rsid w:val="00F97B9E"/>
    <w:rsid w:val="00FA35EE"/>
    <w:rsid w:val="00FA628B"/>
    <w:rsid w:val="00FB2614"/>
    <w:rsid w:val="00FC24C4"/>
    <w:rsid w:val="00FC2F44"/>
    <w:rsid w:val="00FC3CF9"/>
    <w:rsid w:val="00FC43F9"/>
    <w:rsid w:val="00FC7499"/>
    <w:rsid w:val="00FE37F3"/>
    <w:rsid w:val="00FE3CA1"/>
    <w:rsid w:val="00FE79B3"/>
    <w:rsid w:val="00FF24F3"/>
    <w:rsid w:val="00FF5635"/>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41FEC"/>
  <w15:docId w15:val="{802AD0C2-110F-410D-87A9-2AA7E77AA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86E"/>
    <w:pPr>
      <w:autoSpaceDE w:val="0"/>
      <w:autoSpaceDN w:val="0"/>
      <w:adjustRightInd w:val="0"/>
      <w:spacing w:after="0" w:line="240" w:lineRule="auto"/>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3420FF"/>
    <w:pPr>
      <w:keepNext/>
      <w:keepLines/>
      <w:spacing w:before="480"/>
      <w:outlineLvl w:val="0"/>
    </w:pPr>
    <w:rPr>
      <w:rFonts w:asciiTheme="majorHAnsi" w:eastAsiaTheme="majorEastAsia" w:hAnsiTheme="majorHAnsi"/>
      <w:b/>
      <w:bCs/>
      <w:color w:val="365F91" w:themeColor="accent1" w:themeShade="BF"/>
      <w:sz w:val="28"/>
      <w:szCs w:val="28"/>
    </w:rPr>
  </w:style>
  <w:style w:type="paragraph" w:styleId="Heading2">
    <w:name w:val="heading 2"/>
    <w:basedOn w:val="Normal"/>
    <w:next w:val="Normal"/>
    <w:link w:val="Heading2Char"/>
    <w:uiPriority w:val="9"/>
    <w:unhideWhenUsed/>
    <w:qFormat/>
    <w:rsid w:val="000B7E81"/>
    <w:pPr>
      <w:keepNext/>
      <w:keepLines/>
      <w:spacing w:before="200"/>
      <w:outlineLvl w:val="1"/>
    </w:pPr>
    <w:rPr>
      <w:rFonts w:asciiTheme="majorHAnsi" w:eastAsiaTheme="majorEastAsia" w:hAnsiTheme="majorHAns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20FF"/>
    <w:pPr>
      <w:pBdr>
        <w:bottom w:val="single" w:sz="8" w:space="4" w:color="4F81BD" w:themeColor="accent1"/>
      </w:pBdr>
      <w:spacing w:after="300"/>
      <w:contextualSpacing/>
    </w:pPr>
    <w:rPr>
      <w:rFonts w:asciiTheme="majorHAnsi" w:eastAsiaTheme="majorEastAsia" w:hAnsiTheme="majorHAnsi"/>
      <w:color w:val="17365D" w:themeColor="text2" w:themeShade="BF"/>
      <w:spacing w:val="5"/>
      <w:kern w:val="28"/>
      <w:sz w:val="52"/>
      <w:szCs w:val="52"/>
    </w:rPr>
  </w:style>
  <w:style w:type="character" w:customStyle="1" w:styleId="TitleChar">
    <w:name w:val="Title Char"/>
    <w:basedOn w:val="DefaultParagraphFont"/>
    <w:link w:val="Title"/>
    <w:uiPriority w:val="10"/>
    <w:rsid w:val="003420FF"/>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3420F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3420FF"/>
    <w:pPr>
      <w:ind w:left="720"/>
      <w:contextualSpacing/>
    </w:pPr>
  </w:style>
  <w:style w:type="paragraph" w:styleId="BalloonText">
    <w:name w:val="Balloon Text"/>
    <w:basedOn w:val="Normal"/>
    <w:link w:val="BalloonTextChar"/>
    <w:uiPriority w:val="99"/>
    <w:semiHidden/>
    <w:unhideWhenUsed/>
    <w:rsid w:val="00A62F08"/>
    <w:rPr>
      <w:rFonts w:ascii="Tahoma" w:hAnsi="Tahoma" w:cs="Tahoma"/>
      <w:sz w:val="16"/>
      <w:szCs w:val="16"/>
    </w:rPr>
  </w:style>
  <w:style w:type="character" w:customStyle="1" w:styleId="BalloonTextChar">
    <w:name w:val="Balloon Text Char"/>
    <w:basedOn w:val="DefaultParagraphFont"/>
    <w:link w:val="BalloonText"/>
    <w:uiPriority w:val="99"/>
    <w:semiHidden/>
    <w:rsid w:val="00A62F08"/>
    <w:rPr>
      <w:rFonts w:ascii="Tahoma" w:hAnsi="Tahoma" w:cs="Tahoma"/>
      <w:sz w:val="16"/>
      <w:szCs w:val="16"/>
    </w:rPr>
  </w:style>
  <w:style w:type="paragraph" w:styleId="BodyText">
    <w:name w:val="Body Text"/>
    <w:basedOn w:val="Normal"/>
    <w:link w:val="BodyTextChar"/>
    <w:uiPriority w:val="1"/>
    <w:qFormat/>
    <w:rsid w:val="00432065"/>
    <w:pPr>
      <w:widowControl w:val="0"/>
      <w:ind w:left="1788"/>
    </w:pPr>
    <w:rPr>
      <w:rFonts w:ascii="Times New Roman" w:eastAsia="Times New Roman" w:hAnsi="Times New Roman"/>
      <w:sz w:val="34"/>
      <w:szCs w:val="34"/>
    </w:rPr>
  </w:style>
  <w:style w:type="character" w:customStyle="1" w:styleId="BodyTextChar">
    <w:name w:val="Body Text Char"/>
    <w:basedOn w:val="DefaultParagraphFont"/>
    <w:link w:val="BodyText"/>
    <w:uiPriority w:val="1"/>
    <w:rsid w:val="00432065"/>
    <w:rPr>
      <w:rFonts w:ascii="Times New Roman" w:eastAsia="Times New Roman" w:hAnsi="Times New Roman"/>
      <w:sz w:val="34"/>
      <w:szCs w:val="34"/>
    </w:rPr>
  </w:style>
  <w:style w:type="paragraph" w:customStyle="1" w:styleId="Default">
    <w:name w:val="Default"/>
    <w:rsid w:val="00AD4079"/>
    <w:pPr>
      <w:autoSpaceDE w:val="0"/>
      <w:autoSpaceDN w:val="0"/>
      <w:adjustRightInd w:val="0"/>
      <w:spacing w:after="0" w:line="240" w:lineRule="auto"/>
    </w:pPr>
    <w:rPr>
      <w:rFonts w:ascii="Arial Unicode MS" w:eastAsia="Arial Unicode MS" w:cs="Arial Unicode MS"/>
      <w:color w:val="000000"/>
      <w:sz w:val="24"/>
      <w:szCs w:val="24"/>
    </w:rPr>
  </w:style>
  <w:style w:type="character" w:customStyle="1" w:styleId="Heading2Char">
    <w:name w:val="Heading 2 Char"/>
    <w:basedOn w:val="DefaultParagraphFont"/>
    <w:link w:val="Heading2"/>
    <w:uiPriority w:val="9"/>
    <w:rsid w:val="000B7E8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4D786E"/>
    <w:pPr>
      <w:tabs>
        <w:tab w:val="center" w:pos="4680"/>
        <w:tab w:val="right" w:pos="9360"/>
      </w:tabs>
    </w:pPr>
  </w:style>
  <w:style w:type="character" w:customStyle="1" w:styleId="HeaderChar">
    <w:name w:val="Header Char"/>
    <w:basedOn w:val="DefaultParagraphFont"/>
    <w:link w:val="Header"/>
    <w:uiPriority w:val="99"/>
    <w:rsid w:val="004D786E"/>
    <w:rPr>
      <w:rFonts w:asciiTheme="majorBidi" w:hAnsiTheme="majorBidi" w:cstheme="majorBidi"/>
      <w:sz w:val="24"/>
      <w:szCs w:val="24"/>
    </w:rPr>
  </w:style>
  <w:style w:type="paragraph" w:styleId="Footer">
    <w:name w:val="footer"/>
    <w:basedOn w:val="Normal"/>
    <w:link w:val="FooterChar"/>
    <w:uiPriority w:val="99"/>
    <w:unhideWhenUsed/>
    <w:rsid w:val="004D786E"/>
    <w:pPr>
      <w:tabs>
        <w:tab w:val="center" w:pos="4680"/>
        <w:tab w:val="right" w:pos="9360"/>
      </w:tabs>
    </w:pPr>
  </w:style>
  <w:style w:type="character" w:customStyle="1" w:styleId="FooterChar">
    <w:name w:val="Footer Char"/>
    <w:basedOn w:val="DefaultParagraphFont"/>
    <w:link w:val="Footer"/>
    <w:uiPriority w:val="99"/>
    <w:rsid w:val="004D786E"/>
    <w:rPr>
      <w:rFonts w:asciiTheme="majorBidi" w:hAnsiTheme="majorBidi" w:cstheme="majorBidi"/>
      <w:sz w:val="24"/>
      <w:szCs w:val="24"/>
    </w:rPr>
  </w:style>
  <w:style w:type="paragraph" w:styleId="TOCHeading">
    <w:name w:val="TOC Heading"/>
    <w:basedOn w:val="Heading1"/>
    <w:next w:val="Normal"/>
    <w:uiPriority w:val="39"/>
    <w:unhideWhenUsed/>
    <w:qFormat/>
    <w:rsid w:val="00D26C4B"/>
    <w:pPr>
      <w:autoSpaceDE/>
      <w:autoSpaceDN/>
      <w:adjustRightInd/>
      <w:spacing w:line="276" w:lineRule="auto"/>
      <w:jc w:val="left"/>
      <w:outlineLvl w:val="9"/>
    </w:pPr>
    <w:rPr>
      <w:lang w:eastAsia="ja-JP"/>
    </w:rPr>
  </w:style>
  <w:style w:type="paragraph" w:styleId="TOC1">
    <w:name w:val="toc 1"/>
    <w:basedOn w:val="Normal"/>
    <w:next w:val="Normal"/>
    <w:autoRedefine/>
    <w:uiPriority w:val="39"/>
    <w:unhideWhenUsed/>
    <w:rsid w:val="00154A32"/>
    <w:pPr>
      <w:tabs>
        <w:tab w:val="right" w:leader="dot" w:pos="8494"/>
      </w:tabs>
      <w:spacing w:after="100"/>
    </w:pPr>
    <w:rPr>
      <w:noProof/>
      <w:color w:val="000000" w:themeColor="text1"/>
    </w:rPr>
  </w:style>
  <w:style w:type="paragraph" w:styleId="TOC2">
    <w:name w:val="toc 2"/>
    <w:basedOn w:val="Normal"/>
    <w:next w:val="Normal"/>
    <w:autoRedefine/>
    <w:uiPriority w:val="39"/>
    <w:unhideWhenUsed/>
    <w:rsid w:val="00D26C4B"/>
    <w:pPr>
      <w:spacing w:after="100"/>
      <w:ind w:left="240"/>
    </w:pPr>
  </w:style>
  <w:style w:type="character" w:styleId="Hyperlink">
    <w:name w:val="Hyperlink"/>
    <w:basedOn w:val="DefaultParagraphFont"/>
    <w:uiPriority w:val="99"/>
    <w:unhideWhenUsed/>
    <w:rsid w:val="00D26C4B"/>
    <w:rPr>
      <w:color w:val="0000FF" w:themeColor="hyperlink"/>
      <w:u w:val="single"/>
    </w:rPr>
  </w:style>
  <w:style w:type="table" w:styleId="TableGrid">
    <w:name w:val="Table Grid"/>
    <w:basedOn w:val="TableNormal"/>
    <w:uiPriority w:val="39"/>
    <w:rsid w:val="002B1A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51AB4"/>
    <w:pPr>
      <w:spacing w:after="200"/>
    </w:pPr>
    <w:rPr>
      <w:b/>
      <w:bCs/>
      <w:color w:val="4F81BD" w:themeColor="accent1"/>
      <w:sz w:val="18"/>
      <w:szCs w:val="18"/>
    </w:rPr>
  </w:style>
  <w:style w:type="character" w:customStyle="1" w:styleId="hgkelc">
    <w:name w:val="hgkelc"/>
    <w:basedOn w:val="DefaultParagraphFont"/>
    <w:rsid w:val="006B11DA"/>
  </w:style>
  <w:style w:type="paragraph" w:customStyle="1" w:styleId="TableParagraph">
    <w:name w:val="Table Paragraph"/>
    <w:basedOn w:val="Normal"/>
    <w:uiPriority w:val="1"/>
    <w:qFormat/>
    <w:rsid w:val="00CE34B6"/>
    <w:pPr>
      <w:widowControl w:val="0"/>
      <w:adjustRightInd/>
      <w:jc w:val="left"/>
    </w:pPr>
    <w:rPr>
      <w:rFonts w:ascii="Cambria" w:eastAsia="Cambria" w:hAnsi="Cambria" w:cs="Cambria"/>
      <w:sz w:val="22"/>
      <w:szCs w:val="22"/>
      <w:lang w:bidi="en-US"/>
    </w:rPr>
  </w:style>
  <w:style w:type="paragraph" w:styleId="TOC3">
    <w:name w:val="toc 3"/>
    <w:basedOn w:val="Normal"/>
    <w:next w:val="Normal"/>
    <w:autoRedefine/>
    <w:uiPriority w:val="39"/>
    <w:unhideWhenUsed/>
    <w:rsid w:val="00912EF4"/>
    <w:pPr>
      <w:autoSpaceDE/>
      <w:autoSpaceDN/>
      <w:adjustRightInd/>
      <w:spacing w:after="100" w:line="259" w:lineRule="auto"/>
      <w:ind w:left="440"/>
      <w:jc w:val="left"/>
    </w:pPr>
    <w:rPr>
      <w:rFonts w:asciiTheme="minorHAnsi" w:eastAsiaTheme="minorEastAsia" w:hAnsiTheme="minorHAnsi" w:cs="Times New Roman"/>
      <w:sz w:val="22"/>
      <w:szCs w:val="22"/>
    </w:rPr>
  </w:style>
  <w:style w:type="character" w:styleId="UnresolvedMention">
    <w:name w:val="Unresolved Mention"/>
    <w:basedOn w:val="DefaultParagraphFont"/>
    <w:uiPriority w:val="99"/>
    <w:semiHidden/>
    <w:unhideWhenUsed/>
    <w:rsid w:val="008B3E4C"/>
    <w:rPr>
      <w:color w:val="605E5C"/>
      <w:shd w:val="clear" w:color="auto" w:fill="E1DFDD"/>
    </w:rPr>
  </w:style>
  <w:style w:type="paragraph" w:styleId="NoSpacing">
    <w:name w:val="No Spacing"/>
    <w:link w:val="NoSpacingChar"/>
    <w:uiPriority w:val="1"/>
    <w:qFormat/>
    <w:rsid w:val="00AA0169"/>
    <w:pPr>
      <w:spacing w:after="0" w:line="240" w:lineRule="auto"/>
    </w:pPr>
    <w:rPr>
      <w:rFonts w:eastAsiaTheme="minorEastAsia"/>
    </w:rPr>
  </w:style>
  <w:style w:type="character" w:customStyle="1" w:styleId="NoSpacingChar">
    <w:name w:val="No Spacing Char"/>
    <w:basedOn w:val="DefaultParagraphFont"/>
    <w:link w:val="NoSpacing"/>
    <w:uiPriority w:val="1"/>
    <w:rsid w:val="00AA0169"/>
    <w:rPr>
      <w:rFonts w:eastAsiaTheme="minorEastAsia"/>
    </w:rPr>
  </w:style>
  <w:style w:type="character" w:customStyle="1" w:styleId="fontstyle01">
    <w:name w:val="fontstyle01"/>
    <w:basedOn w:val="DefaultParagraphFont"/>
    <w:rsid w:val="0004137F"/>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614701"/>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5109506">
      <w:bodyDiv w:val="1"/>
      <w:marLeft w:val="0"/>
      <w:marRight w:val="0"/>
      <w:marTop w:val="0"/>
      <w:marBottom w:val="0"/>
      <w:divBdr>
        <w:top w:val="none" w:sz="0" w:space="0" w:color="auto"/>
        <w:left w:val="none" w:sz="0" w:space="0" w:color="auto"/>
        <w:bottom w:val="none" w:sz="0" w:space="0" w:color="auto"/>
        <w:right w:val="none" w:sz="0" w:space="0" w:color="auto"/>
      </w:divBdr>
    </w:div>
    <w:div w:id="678314530">
      <w:bodyDiv w:val="1"/>
      <w:marLeft w:val="0"/>
      <w:marRight w:val="0"/>
      <w:marTop w:val="0"/>
      <w:marBottom w:val="0"/>
      <w:divBdr>
        <w:top w:val="none" w:sz="0" w:space="0" w:color="auto"/>
        <w:left w:val="none" w:sz="0" w:space="0" w:color="auto"/>
        <w:bottom w:val="none" w:sz="0" w:space="0" w:color="auto"/>
        <w:right w:val="none" w:sz="0" w:space="0" w:color="auto"/>
      </w:divBdr>
    </w:div>
    <w:div w:id="803085798">
      <w:bodyDiv w:val="1"/>
      <w:marLeft w:val="0"/>
      <w:marRight w:val="0"/>
      <w:marTop w:val="0"/>
      <w:marBottom w:val="0"/>
      <w:divBdr>
        <w:top w:val="none" w:sz="0" w:space="0" w:color="auto"/>
        <w:left w:val="none" w:sz="0" w:space="0" w:color="auto"/>
        <w:bottom w:val="none" w:sz="0" w:space="0" w:color="auto"/>
        <w:right w:val="none" w:sz="0" w:space="0" w:color="auto"/>
      </w:divBdr>
    </w:div>
    <w:div w:id="1592590599">
      <w:bodyDiv w:val="1"/>
      <w:marLeft w:val="0"/>
      <w:marRight w:val="0"/>
      <w:marTop w:val="0"/>
      <w:marBottom w:val="0"/>
      <w:divBdr>
        <w:top w:val="none" w:sz="0" w:space="0" w:color="auto"/>
        <w:left w:val="none" w:sz="0" w:space="0" w:color="auto"/>
        <w:bottom w:val="none" w:sz="0" w:space="0" w:color="auto"/>
        <w:right w:val="none" w:sz="0" w:space="0" w:color="auto"/>
      </w:divBdr>
    </w:div>
    <w:div w:id="1694502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yperlink" Target="mailto:owaiskhan5272@gmail.com" TargetMode="Externa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A105D46-2FAC-445B-A1E2-D49852500E85}" type="doc">
      <dgm:prSet loTypeId="urn:microsoft.com/office/officeart/2005/8/layout/process4" loCatId="list" qsTypeId="urn:microsoft.com/office/officeart/2005/8/quickstyle/simple1" qsCatId="simple" csTypeId="urn:microsoft.com/office/officeart/2005/8/colors/accent0_1" csCatId="mainScheme" phldr="1"/>
      <dgm:spPr/>
      <dgm:t>
        <a:bodyPr/>
        <a:lstStyle/>
        <a:p>
          <a:endParaRPr lang="en-US"/>
        </a:p>
      </dgm:t>
    </dgm:pt>
    <dgm:pt modelId="{6753734A-3E41-4D0B-88F2-5635AE60836B}">
      <dgm:prSet/>
      <dgm:spPr/>
      <dgm:t>
        <a:bodyPr/>
        <a:lstStyle/>
        <a:p>
          <a:r>
            <a:rPr lang="en-US" b="0" cap="none" spc="0">
              <a:ln w="0"/>
              <a:effectLst>
                <a:outerShdw blurRad="38100" dist="19050" dir="2700000" algn="tl" rotWithShape="0">
                  <a:schemeClr val="dk1">
                    <a:alpha val="40000"/>
                  </a:schemeClr>
                </a:outerShdw>
              </a:effectLst>
            </a:rPr>
            <a:t>Results and Discussion</a:t>
          </a:r>
        </a:p>
      </dgm:t>
    </dgm:pt>
    <dgm:pt modelId="{307BD88F-A1F9-422D-AE00-E8BD14FF9F59}" type="parTrans" cxnId="{D4613E3D-9B27-43A8-9104-FE48C75E5B5C}">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24B0620C-ECD8-48E7-8991-D8D094844FFA}" type="sibTrans" cxnId="{D4613E3D-9B27-43A8-9104-FE48C75E5B5C}">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F9C6D279-9FF1-4320-AF4F-17EAE1E11BAE}">
      <dgm:prSet phldrT="[Text]"/>
      <dgm:spPr/>
      <dgm:t>
        <a:bodyPr/>
        <a:lstStyle/>
        <a:p>
          <a:r>
            <a:rPr lang="en-US" b="0" cap="none" spc="0">
              <a:ln w="0"/>
              <a:effectLst>
                <a:outerShdw blurRad="38100" dist="19050" dir="2700000" algn="tl" rotWithShape="0">
                  <a:schemeClr val="dk1">
                    <a:alpha val="40000"/>
                  </a:schemeClr>
                </a:outerShdw>
              </a:effectLst>
            </a:rPr>
            <a:t>Literature review</a:t>
          </a:r>
        </a:p>
      </dgm:t>
    </dgm:pt>
    <dgm:pt modelId="{B6E1F169-A462-4758-9938-1A28257C4E51}" type="sibTrans" cxnId="{3BDF7D3F-DA52-4B3E-B512-738AA8CC37A9}">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578E85CB-4CF3-412F-89A9-21E715A47785}" type="parTrans" cxnId="{3BDF7D3F-DA52-4B3E-B512-738AA8CC37A9}">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0EC4198B-A8CB-4860-84C9-EFEF998ED002}">
      <dgm:prSet phldrT="[Text]"/>
      <dgm:spPr/>
      <dgm:t>
        <a:bodyPr/>
        <a:lstStyle/>
        <a:p>
          <a:r>
            <a:rPr lang="en-US" b="0" cap="none" spc="0">
              <a:ln w="0"/>
              <a:effectLst>
                <a:outerShdw blurRad="38100" dist="19050" dir="2700000" algn="tl" rotWithShape="0">
                  <a:schemeClr val="dk1">
                    <a:alpha val="40000"/>
                  </a:schemeClr>
                </a:outerShdw>
              </a:effectLst>
            </a:rPr>
            <a:t>Find Research Gap and problem findings </a:t>
          </a:r>
        </a:p>
      </dgm:t>
    </dgm:pt>
    <dgm:pt modelId="{6473E7B6-8A59-4C85-8F2E-84EF1180FAE9}" type="sibTrans" cxnId="{44F671D9-1579-4356-80D4-1D00747CBB43}">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CCEB4097-BBBE-4D0E-BECD-B000718AF310}" type="parTrans" cxnId="{44F671D9-1579-4356-80D4-1D00747CBB43}">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76E3232F-227A-4254-B038-289B98696F28}">
      <dgm:prSet/>
      <dgm:spPr/>
      <dgm:t>
        <a:bodyPr/>
        <a:lstStyle/>
        <a:p>
          <a:r>
            <a:rPr lang="en-US" b="0" cap="none" spc="0">
              <a:ln w="0"/>
              <a:effectLst>
                <a:outerShdw blurRad="38100" dist="19050" dir="2700000" algn="tl" rotWithShape="0">
                  <a:schemeClr val="dk1">
                    <a:alpha val="40000"/>
                  </a:schemeClr>
                </a:outerShdw>
              </a:effectLst>
            </a:rPr>
            <a:t>Data Collection</a:t>
          </a:r>
        </a:p>
      </dgm:t>
    </dgm:pt>
    <dgm:pt modelId="{7B56E8D2-F8AC-4600-A1C2-FF95F1AAD1B8}" type="sibTrans" cxnId="{70052FB0-2712-4459-B2DD-4A1F1CF969B2}">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60F540F9-582B-497E-8A73-B86B639B5736}" type="parTrans" cxnId="{70052FB0-2712-4459-B2DD-4A1F1CF969B2}">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65AD4ADB-7245-4A37-845E-1560AFA37689}">
      <dgm:prSet/>
      <dgm:spPr/>
      <dgm:t>
        <a:bodyPr/>
        <a:lstStyle/>
        <a:p>
          <a:r>
            <a:rPr lang="en-US" b="0" cap="none" spc="0">
              <a:ln w="0"/>
              <a:effectLst>
                <a:outerShdw blurRad="38100" dist="19050" dir="2700000" algn="tl" rotWithShape="0">
                  <a:schemeClr val="dk1">
                    <a:alpha val="40000"/>
                  </a:schemeClr>
                </a:outerShdw>
              </a:effectLst>
            </a:rPr>
            <a:t>Data Preprocessing</a:t>
          </a:r>
        </a:p>
      </dgm:t>
    </dgm:pt>
    <dgm:pt modelId="{F9E21155-0CFA-417E-B4C2-81398B12E7D6}" type="sibTrans" cxnId="{929A6A44-3A0C-4595-B9F8-CBAE3CE8208A}">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3F5087B5-3130-4B75-85EE-03D4F4E219ED}" type="parTrans" cxnId="{929A6A44-3A0C-4595-B9F8-CBAE3CE8208A}">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B7DA6485-6300-4DEF-B994-2F54FBA31E75}">
      <dgm:prSet/>
      <dgm:spPr/>
      <dgm:t>
        <a:bodyPr/>
        <a:lstStyle/>
        <a:p>
          <a:r>
            <a:rPr lang="en-US" b="0" cap="none" spc="0">
              <a:ln w="0"/>
              <a:effectLst>
                <a:outerShdw blurRad="38100" dist="19050" dir="2700000" algn="tl" rotWithShape="0">
                  <a:schemeClr val="dk1">
                    <a:alpha val="40000"/>
                  </a:schemeClr>
                </a:outerShdw>
              </a:effectLst>
            </a:rPr>
            <a:t>Model Construction</a:t>
          </a:r>
        </a:p>
      </dgm:t>
    </dgm:pt>
    <dgm:pt modelId="{94FB9577-2783-45FB-993B-5598D3D1FF91}" type="sibTrans" cxnId="{9EDF282F-32D7-4B43-9ADA-F30F9B6DBC1F}">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9DCB282A-EB08-4B01-95ED-00C3C3F16332}" type="parTrans" cxnId="{9EDF282F-32D7-4B43-9ADA-F30F9B6DBC1F}">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BA645FC9-E41F-4EF6-B4C3-668AFDD30655}">
      <dgm:prSet/>
      <dgm:spPr/>
      <dgm:t>
        <a:bodyPr/>
        <a:lstStyle/>
        <a:p>
          <a:r>
            <a:rPr lang="en-US" b="0" cap="none" spc="0">
              <a:ln w="0"/>
              <a:effectLst>
                <a:outerShdw blurRad="38100" dist="19050" dir="2700000" algn="tl" rotWithShape="0">
                  <a:schemeClr val="dk1">
                    <a:alpha val="40000"/>
                  </a:schemeClr>
                </a:outerShdw>
              </a:effectLst>
            </a:rPr>
            <a:t>Model Validation</a:t>
          </a:r>
        </a:p>
      </dgm:t>
    </dgm:pt>
    <dgm:pt modelId="{7BF42237-0452-454E-87A3-3BB198F8A772}" type="sibTrans" cxnId="{198718E4-30E4-4050-BC30-B311BFA30F8E}">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960F3C34-0D19-4CB3-9A2D-06FED9AD04EA}" type="parTrans" cxnId="{198718E4-30E4-4050-BC30-B311BFA30F8E}">
      <dgm:prSet/>
      <dgm:spPr/>
      <dgm:t>
        <a:bodyPr/>
        <a:lstStyle/>
        <a:p>
          <a:endParaRPr lang="en-US" b="0" cap="none" spc="0">
            <a:ln w="0"/>
            <a:solidFill>
              <a:schemeClr val="tx1"/>
            </a:solidFill>
            <a:effectLst>
              <a:outerShdw blurRad="38100" dist="19050" dir="2700000" algn="tl" rotWithShape="0">
                <a:schemeClr val="dk1">
                  <a:alpha val="40000"/>
                </a:schemeClr>
              </a:outerShdw>
            </a:effectLst>
          </a:endParaRPr>
        </a:p>
      </dgm:t>
    </dgm:pt>
    <dgm:pt modelId="{EBF58338-C4ED-4C3E-B180-EA01657F9E31}" type="pres">
      <dgm:prSet presAssocID="{CA105D46-2FAC-445B-A1E2-D49852500E85}" presName="Name0" presStyleCnt="0">
        <dgm:presLayoutVars>
          <dgm:dir/>
          <dgm:animLvl val="lvl"/>
          <dgm:resizeHandles val="exact"/>
        </dgm:presLayoutVars>
      </dgm:prSet>
      <dgm:spPr/>
    </dgm:pt>
    <dgm:pt modelId="{45096F32-5248-45F4-876D-020B7F986E3E}" type="pres">
      <dgm:prSet presAssocID="{6753734A-3E41-4D0B-88F2-5635AE60836B}" presName="boxAndChildren" presStyleCnt="0"/>
      <dgm:spPr/>
    </dgm:pt>
    <dgm:pt modelId="{8339F0D4-5B3C-48A7-9B4E-D67E48A98C35}" type="pres">
      <dgm:prSet presAssocID="{6753734A-3E41-4D0B-88F2-5635AE60836B}" presName="parentTextBox" presStyleLbl="node1" presStyleIdx="0" presStyleCnt="7"/>
      <dgm:spPr/>
    </dgm:pt>
    <dgm:pt modelId="{3FAE9B7B-837D-4817-819A-E4E0D24D9ABE}" type="pres">
      <dgm:prSet presAssocID="{7BF42237-0452-454E-87A3-3BB198F8A772}" presName="sp" presStyleCnt="0"/>
      <dgm:spPr/>
    </dgm:pt>
    <dgm:pt modelId="{DAC59B31-2D13-44AC-9083-F2C22E74C010}" type="pres">
      <dgm:prSet presAssocID="{BA645FC9-E41F-4EF6-B4C3-668AFDD30655}" presName="arrowAndChildren" presStyleCnt="0"/>
      <dgm:spPr/>
    </dgm:pt>
    <dgm:pt modelId="{0E084A63-7E2E-4C60-BAAB-EC05F50B3369}" type="pres">
      <dgm:prSet presAssocID="{BA645FC9-E41F-4EF6-B4C3-668AFDD30655}" presName="parentTextArrow" presStyleLbl="node1" presStyleIdx="1" presStyleCnt="7"/>
      <dgm:spPr/>
    </dgm:pt>
    <dgm:pt modelId="{A62E3063-E3FB-40E9-BC85-CDD1BBD04035}" type="pres">
      <dgm:prSet presAssocID="{94FB9577-2783-45FB-993B-5598D3D1FF91}" presName="sp" presStyleCnt="0"/>
      <dgm:spPr/>
    </dgm:pt>
    <dgm:pt modelId="{FB7F261E-4BDF-4155-9BEC-5F45E2F21E9F}" type="pres">
      <dgm:prSet presAssocID="{B7DA6485-6300-4DEF-B994-2F54FBA31E75}" presName="arrowAndChildren" presStyleCnt="0"/>
      <dgm:spPr/>
    </dgm:pt>
    <dgm:pt modelId="{6E1F963F-90E1-488B-ADFA-3F4E02CC1559}" type="pres">
      <dgm:prSet presAssocID="{B7DA6485-6300-4DEF-B994-2F54FBA31E75}" presName="parentTextArrow" presStyleLbl="node1" presStyleIdx="2" presStyleCnt="7"/>
      <dgm:spPr/>
    </dgm:pt>
    <dgm:pt modelId="{1F4B258D-321E-4D72-84BF-75AC6C95F8A1}" type="pres">
      <dgm:prSet presAssocID="{F9E21155-0CFA-417E-B4C2-81398B12E7D6}" presName="sp" presStyleCnt="0"/>
      <dgm:spPr/>
    </dgm:pt>
    <dgm:pt modelId="{1ECF9E59-4480-4CB2-A911-F1BCDBC74FDF}" type="pres">
      <dgm:prSet presAssocID="{65AD4ADB-7245-4A37-845E-1560AFA37689}" presName="arrowAndChildren" presStyleCnt="0"/>
      <dgm:spPr/>
    </dgm:pt>
    <dgm:pt modelId="{083B4B56-12ED-4C2A-9B9C-48DD1A4B7DA3}" type="pres">
      <dgm:prSet presAssocID="{65AD4ADB-7245-4A37-845E-1560AFA37689}" presName="parentTextArrow" presStyleLbl="node1" presStyleIdx="3" presStyleCnt="7"/>
      <dgm:spPr/>
    </dgm:pt>
    <dgm:pt modelId="{16CD69E0-54DA-4111-A487-BFDB1A29E3EC}" type="pres">
      <dgm:prSet presAssocID="{7B56E8D2-F8AC-4600-A1C2-FF95F1AAD1B8}" presName="sp" presStyleCnt="0"/>
      <dgm:spPr/>
    </dgm:pt>
    <dgm:pt modelId="{ABC25C5F-CA15-44C1-A5E4-B3EA228E31AF}" type="pres">
      <dgm:prSet presAssocID="{76E3232F-227A-4254-B038-289B98696F28}" presName="arrowAndChildren" presStyleCnt="0"/>
      <dgm:spPr/>
    </dgm:pt>
    <dgm:pt modelId="{7276D11D-4654-4D8C-BFDB-829213359C03}" type="pres">
      <dgm:prSet presAssocID="{76E3232F-227A-4254-B038-289B98696F28}" presName="parentTextArrow" presStyleLbl="node1" presStyleIdx="4" presStyleCnt="7"/>
      <dgm:spPr/>
    </dgm:pt>
    <dgm:pt modelId="{D94673C1-A78B-4E61-9484-F3BA2A3CF011}" type="pres">
      <dgm:prSet presAssocID="{6473E7B6-8A59-4C85-8F2E-84EF1180FAE9}" presName="sp" presStyleCnt="0"/>
      <dgm:spPr/>
    </dgm:pt>
    <dgm:pt modelId="{1FFF566A-1E77-45BA-8846-F8ABAFF3140E}" type="pres">
      <dgm:prSet presAssocID="{0EC4198B-A8CB-4860-84C9-EFEF998ED002}" presName="arrowAndChildren" presStyleCnt="0"/>
      <dgm:spPr/>
    </dgm:pt>
    <dgm:pt modelId="{A483ADD0-80D8-4A33-B5EE-F13DE9765C13}" type="pres">
      <dgm:prSet presAssocID="{0EC4198B-A8CB-4860-84C9-EFEF998ED002}" presName="parentTextArrow" presStyleLbl="node1" presStyleIdx="5" presStyleCnt="7"/>
      <dgm:spPr/>
    </dgm:pt>
    <dgm:pt modelId="{E9FAB853-8D67-4A2E-8DC8-BA004E02D029}" type="pres">
      <dgm:prSet presAssocID="{B6E1F169-A462-4758-9938-1A28257C4E51}" presName="sp" presStyleCnt="0"/>
      <dgm:spPr/>
    </dgm:pt>
    <dgm:pt modelId="{97940EE9-53EC-4604-97E5-6D0F8433A6DA}" type="pres">
      <dgm:prSet presAssocID="{F9C6D279-9FF1-4320-AF4F-17EAE1E11BAE}" presName="arrowAndChildren" presStyleCnt="0"/>
      <dgm:spPr/>
    </dgm:pt>
    <dgm:pt modelId="{935BA970-E95B-4F0E-B174-92B764889C9A}" type="pres">
      <dgm:prSet presAssocID="{F9C6D279-9FF1-4320-AF4F-17EAE1E11BAE}" presName="parentTextArrow" presStyleLbl="node1" presStyleIdx="6" presStyleCnt="7" custLinFactNeighborY="-1546"/>
      <dgm:spPr/>
    </dgm:pt>
  </dgm:ptLst>
  <dgm:cxnLst>
    <dgm:cxn modelId="{AEBFF126-5C4E-4D38-980A-7C78D549A4A6}" type="presOf" srcId="{76E3232F-227A-4254-B038-289B98696F28}" destId="{7276D11D-4654-4D8C-BFDB-829213359C03}" srcOrd="0" destOrd="0" presId="urn:microsoft.com/office/officeart/2005/8/layout/process4"/>
    <dgm:cxn modelId="{9A74A82D-1B22-4BF7-A34A-EDCA6F1B98F1}" type="presOf" srcId="{0EC4198B-A8CB-4860-84C9-EFEF998ED002}" destId="{A483ADD0-80D8-4A33-B5EE-F13DE9765C13}" srcOrd="0" destOrd="0" presId="urn:microsoft.com/office/officeart/2005/8/layout/process4"/>
    <dgm:cxn modelId="{9EDF282F-32D7-4B43-9ADA-F30F9B6DBC1F}" srcId="{CA105D46-2FAC-445B-A1E2-D49852500E85}" destId="{B7DA6485-6300-4DEF-B994-2F54FBA31E75}" srcOrd="4" destOrd="0" parTransId="{9DCB282A-EB08-4B01-95ED-00C3C3F16332}" sibTransId="{94FB9577-2783-45FB-993B-5598D3D1FF91}"/>
    <dgm:cxn modelId="{1FA6DA31-53C4-4460-AE9F-951E8D1AAD16}" type="presOf" srcId="{F9C6D279-9FF1-4320-AF4F-17EAE1E11BAE}" destId="{935BA970-E95B-4F0E-B174-92B764889C9A}" srcOrd="0" destOrd="0" presId="urn:microsoft.com/office/officeart/2005/8/layout/process4"/>
    <dgm:cxn modelId="{D4613E3D-9B27-43A8-9104-FE48C75E5B5C}" srcId="{CA105D46-2FAC-445B-A1E2-D49852500E85}" destId="{6753734A-3E41-4D0B-88F2-5635AE60836B}" srcOrd="6" destOrd="0" parTransId="{307BD88F-A1F9-422D-AE00-E8BD14FF9F59}" sibTransId="{24B0620C-ECD8-48E7-8991-D8D094844FFA}"/>
    <dgm:cxn modelId="{3BDF7D3F-DA52-4B3E-B512-738AA8CC37A9}" srcId="{CA105D46-2FAC-445B-A1E2-D49852500E85}" destId="{F9C6D279-9FF1-4320-AF4F-17EAE1E11BAE}" srcOrd="0" destOrd="0" parTransId="{578E85CB-4CF3-412F-89A9-21E715A47785}" sibTransId="{B6E1F169-A462-4758-9938-1A28257C4E51}"/>
    <dgm:cxn modelId="{9BF0195C-16CF-4CDA-A880-E8318ECB84BC}" type="presOf" srcId="{B7DA6485-6300-4DEF-B994-2F54FBA31E75}" destId="{6E1F963F-90E1-488B-ADFA-3F4E02CC1559}" srcOrd="0" destOrd="0" presId="urn:microsoft.com/office/officeart/2005/8/layout/process4"/>
    <dgm:cxn modelId="{929A6A44-3A0C-4595-B9F8-CBAE3CE8208A}" srcId="{CA105D46-2FAC-445B-A1E2-D49852500E85}" destId="{65AD4ADB-7245-4A37-845E-1560AFA37689}" srcOrd="3" destOrd="0" parTransId="{3F5087B5-3130-4B75-85EE-03D4F4E219ED}" sibTransId="{F9E21155-0CFA-417E-B4C2-81398B12E7D6}"/>
    <dgm:cxn modelId="{E3F75B50-3AE0-4F47-9B69-6B87A1096FE8}" type="presOf" srcId="{65AD4ADB-7245-4A37-845E-1560AFA37689}" destId="{083B4B56-12ED-4C2A-9B9C-48DD1A4B7DA3}" srcOrd="0" destOrd="0" presId="urn:microsoft.com/office/officeart/2005/8/layout/process4"/>
    <dgm:cxn modelId="{88ACB391-BB45-4F5E-94DF-6E0929D02407}" type="presOf" srcId="{BA645FC9-E41F-4EF6-B4C3-668AFDD30655}" destId="{0E084A63-7E2E-4C60-BAAB-EC05F50B3369}" srcOrd="0" destOrd="0" presId="urn:microsoft.com/office/officeart/2005/8/layout/process4"/>
    <dgm:cxn modelId="{D8CD16A6-ACA2-4623-90C5-CEC8EE2651EC}" type="presOf" srcId="{6753734A-3E41-4D0B-88F2-5635AE60836B}" destId="{8339F0D4-5B3C-48A7-9B4E-D67E48A98C35}" srcOrd="0" destOrd="0" presId="urn:microsoft.com/office/officeart/2005/8/layout/process4"/>
    <dgm:cxn modelId="{70052FB0-2712-4459-B2DD-4A1F1CF969B2}" srcId="{CA105D46-2FAC-445B-A1E2-D49852500E85}" destId="{76E3232F-227A-4254-B038-289B98696F28}" srcOrd="2" destOrd="0" parTransId="{60F540F9-582B-497E-8A73-B86B639B5736}" sibTransId="{7B56E8D2-F8AC-4600-A1C2-FF95F1AAD1B8}"/>
    <dgm:cxn modelId="{44F671D9-1579-4356-80D4-1D00747CBB43}" srcId="{CA105D46-2FAC-445B-A1E2-D49852500E85}" destId="{0EC4198B-A8CB-4860-84C9-EFEF998ED002}" srcOrd="1" destOrd="0" parTransId="{CCEB4097-BBBE-4D0E-BECD-B000718AF310}" sibTransId="{6473E7B6-8A59-4C85-8F2E-84EF1180FAE9}"/>
    <dgm:cxn modelId="{198718E4-30E4-4050-BC30-B311BFA30F8E}" srcId="{CA105D46-2FAC-445B-A1E2-D49852500E85}" destId="{BA645FC9-E41F-4EF6-B4C3-668AFDD30655}" srcOrd="5" destOrd="0" parTransId="{960F3C34-0D19-4CB3-9A2D-06FED9AD04EA}" sibTransId="{7BF42237-0452-454E-87A3-3BB198F8A772}"/>
    <dgm:cxn modelId="{215FA3FA-A9ED-40C5-BAE3-2B0833E1076F}" type="presOf" srcId="{CA105D46-2FAC-445B-A1E2-D49852500E85}" destId="{EBF58338-C4ED-4C3E-B180-EA01657F9E31}" srcOrd="0" destOrd="0" presId="urn:microsoft.com/office/officeart/2005/8/layout/process4"/>
    <dgm:cxn modelId="{7286D2D7-B716-4FD9-B147-86B5325C1253}" type="presParOf" srcId="{EBF58338-C4ED-4C3E-B180-EA01657F9E31}" destId="{45096F32-5248-45F4-876D-020B7F986E3E}" srcOrd="0" destOrd="0" presId="urn:microsoft.com/office/officeart/2005/8/layout/process4"/>
    <dgm:cxn modelId="{36004800-8533-4973-8952-7B7831CB2654}" type="presParOf" srcId="{45096F32-5248-45F4-876D-020B7F986E3E}" destId="{8339F0D4-5B3C-48A7-9B4E-D67E48A98C35}" srcOrd="0" destOrd="0" presId="urn:microsoft.com/office/officeart/2005/8/layout/process4"/>
    <dgm:cxn modelId="{1A946189-67BF-4025-886E-CBFA9DB2327F}" type="presParOf" srcId="{EBF58338-C4ED-4C3E-B180-EA01657F9E31}" destId="{3FAE9B7B-837D-4817-819A-E4E0D24D9ABE}" srcOrd="1" destOrd="0" presId="urn:microsoft.com/office/officeart/2005/8/layout/process4"/>
    <dgm:cxn modelId="{DB75E26A-5344-4293-971D-1101652098F1}" type="presParOf" srcId="{EBF58338-C4ED-4C3E-B180-EA01657F9E31}" destId="{DAC59B31-2D13-44AC-9083-F2C22E74C010}" srcOrd="2" destOrd="0" presId="urn:microsoft.com/office/officeart/2005/8/layout/process4"/>
    <dgm:cxn modelId="{912A051C-0730-4887-9BCE-73E57E6A60CE}" type="presParOf" srcId="{DAC59B31-2D13-44AC-9083-F2C22E74C010}" destId="{0E084A63-7E2E-4C60-BAAB-EC05F50B3369}" srcOrd="0" destOrd="0" presId="urn:microsoft.com/office/officeart/2005/8/layout/process4"/>
    <dgm:cxn modelId="{33FEBCDA-2757-4F65-AD0C-1AC9301A5841}" type="presParOf" srcId="{EBF58338-C4ED-4C3E-B180-EA01657F9E31}" destId="{A62E3063-E3FB-40E9-BC85-CDD1BBD04035}" srcOrd="3" destOrd="0" presId="urn:microsoft.com/office/officeart/2005/8/layout/process4"/>
    <dgm:cxn modelId="{844D3A00-1FAC-41AB-A091-218C5D5E4254}" type="presParOf" srcId="{EBF58338-C4ED-4C3E-B180-EA01657F9E31}" destId="{FB7F261E-4BDF-4155-9BEC-5F45E2F21E9F}" srcOrd="4" destOrd="0" presId="urn:microsoft.com/office/officeart/2005/8/layout/process4"/>
    <dgm:cxn modelId="{C578608E-0189-41DC-810A-1624C1B8AFBE}" type="presParOf" srcId="{FB7F261E-4BDF-4155-9BEC-5F45E2F21E9F}" destId="{6E1F963F-90E1-488B-ADFA-3F4E02CC1559}" srcOrd="0" destOrd="0" presId="urn:microsoft.com/office/officeart/2005/8/layout/process4"/>
    <dgm:cxn modelId="{C280C669-E30F-4495-9F0E-B70AE76B74EC}" type="presParOf" srcId="{EBF58338-C4ED-4C3E-B180-EA01657F9E31}" destId="{1F4B258D-321E-4D72-84BF-75AC6C95F8A1}" srcOrd="5" destOrd="0" presId="urn:microsoft.com/office/officeart/2005/8/layout/process4"/>
    <dgm:cxn modelId="{CE8D2791-309C-4F79-A02F-CC34D8FA2F1D}" type="presParOf" srcId="{EBF58338-C4ED-4C3E-B180-EA01657F9E31}" destId="{1ECF9E59-4480-4CB2-A911-F1BCDBC74FDF}" srcOrd="6" destOrd="0" presId="urn:microsoft.com/office/officeart/2005/8/layout/process4"/>
    <dgm:cxn modelId="{E2B4E0D4-6725-4D4B-8F49-AE1E02A939E2}" type="presParOf" srcId="{1ECF9E59-4480-4CB2-A911-F1BCDBC74FDF}" destId="{083B4B56-12ED-4C2A-9B9C-48DD1A4B7DA3}" srcOrd="0" destOrd="0" presId="urn:microsoft.com/office/officeart/2005/8/layout/process4"/>
    <dgm:cxn modelId="{8C2E6CFB-DD55-4AB5-8553-80DB7FB56322}" type="presParOf" srcId="{EBF58338-C4ED-4C3E-B180-EA01657F9E31}" destId="{16CD69E0-54DA-4111-A487-BFDB1A29E3EC}" srcOrd="7" destOrd="0" presId="urn:microsoft.com/office/officeart/2005/8/layout/process4"/>
    <dgm:cxn modelId="{18E674CE-4D52-4B34-B4C7-8300FA31320F}" type="presParOf" srcId="{EBF58338-C4ED-4C3E-B180-EA01657F9E31}" destId="{ABC25C5F-CA15-44C1-A5E4-B3EA228E31AF}" srcOrd="8" destOrd="0" presId="urn:microsoft.com/office/officeart/2005/8/layout/process4"/>
    <dgm:cxn modelId="{087B7B3F-F322-44B1-8054-3A7C901250AB}" type="presParOf" srcId="{ABC25C5F-CA15-44C1-A5E4-B3EA228E31AF}" destId="{7276D11D-4654-4D8C-BFDB-829213359C03}" srcOrd="0" destOrd="0" presId="urn:microsoft.com/office/officeart/2005/8/layout/process4"/>
    <dgm:cxn modelId="{1CE59323-F901-441C-B8CD-BF00CAD73D54}" type="presParOf" srcId="{EBF58338-C4ED-4C3E-B180-EA01657F9E31}" destId="{D94673C1-A78B-4E61-9484-F3BA2A3CF011}" srcOrd="9" destOrd="0" presId="urn:microsoft.com/office/officeart/2005/8/layout/process4"/>
    <dgm:cxn modelId="{9FEC6C49-BC07-44BC-9C8D-2F5370A5FAE3}" type="presParOf" srcId="{EBF58338-C4ED-4C3E-B180-EA01657F9E31}" destId="{1FFF566A-1E77-45BA-8846-F8ABAFF3140E}" srcOrd="10" destOrd="0" presId="urn:microsoft.com/office/officeart/2005/8/layout/process4"/>
    <dgm:cxn modelId="{1ABF87A1-890B-4B72-8149-1311B80B7748}" type="presParOf" srcId="{1FFF566A-1E77-45BA-8846-F8ABAFF3140E}" destId="{A483ADD0-80D8-4A33-B5EE-F13DE9765C13}" srcOrd="0" destOrd="0" presId="urn:microsoft.com/office/officeart/2005/8/layout/process4"/>
    <dgm:cxn modelId="{B4F30BB8-D7A8-48EA-B43F-A6C0F985C340}" type="presParOf" srcId="{EBF58338-C4ED-4C3E-B180-EA01657F9E31}" destId="{E9FAB853-8D67-4A2E-8DC8-BA004E02D029}" srcOrd="11" destOrd="0" presId="urn:microsoft.com/office/officeart/2005/8/layout/process4"/>
    <dgm:cxn modelId="{A9093AC2-A666-4712-9ED2-08D21E2E8562}" type="presParOf" srcId="{EBF58338-C4ED-4C3E-B180-EA01657F9E31}" destId="{97940EE9-53EC-4604-97E5-6D0F8433A6DA}" srcOrd="12" destOrd="0" presId="urn:microsoft.com/office/officeart/2005/8/layout/process4"/>
    <dgm:cxn modelId="{D6F3D5EA-BA65-4606-B5FC-8FA1EF6A37C8}" type="presParOf" srcId="{97940EE9-53EC-4604-97E5-6D0F8433A6DA}" destId="{935BA970-E95B-4F0E-B174-92B764889C9A}" srcOrd="0" destOrd="0" presId="urn:microsoft.com/office/officeart/2005/8/layout/process4"/>
  </dgm:cxnLst>
  <dgm:bg/>
  <dgm:whole>
    <a:ln w="19050"/>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39F0D4-5B3C-48A7-9B4E-D67E48A98C35}">
      <dsp:nvSpPr>
        <dsp:cNvPr id="0" name=""/>
        <dsp:cNvSpPr/>
      </dsp:nvSpPr>
      <dsp:spPr>
        <a:xfrm>
          <a:off x="0" y="3708821"/>
          <a:ext cx="3562350" cy="40585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Results and Discussion</a:t>
          </a:r>
        </a:p>
      </dsp:txBody>
      <dsp:txXfrm>
        <a:off x="0" y="3708821"/>
        <a:ext cx="3562350" cy="405854"/>
      </dsp:txXfrm>
    </dsp:sp>
    <dsp:sp modelId="{0E084A63-7E2E-4C60-BAAB-EC05F50B3369}">
      <dsp:nvSpPr>
        <dsp:cNvPr id="0" name=""/>
        <dsp:cNvSpPr/>
      </dsp:nvSpPr>
      <dsp:spPr>
        <a:xfrm rot="10800000">
          <a:off x="0" y="3090705"/>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Model Validation</a:t>
          </a:r>
        </a:p>
      </dsp:txBody>
      <dsp:txXfrm rot="10800000">
        <a:off x="0" y="3090705"/>
        <a:ext cx="3562350" cy="405588"/>
      </dsp:txXfrm>
    </dsp:sp>
    <dsp:sp modelId="{6E1F963F-90E1-488B-ADFA-3F4E02CC1559}">
      <dsp:nvSpPr>
        <dsp:cNvPr id="0" name=""/>
        <dsp:cNvSpPr/>
      </dsp:nvSpPr>
      <dsp:spPr>
        <a:xfrm rot="10800000">
          <a:off x="0" y="2472588"/>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Model Construction</a:t>
          </a:r>
        </a:p>
      </dsp:txBody>
      <dsp:txXfrm rot="10800000">
        <a:off x="0" y="2472588"/>
        <a:ext cx="3562350" cy="405588"/>
      </dsp:txXfrm>
    </dsp:sp>
    <dsp:sp modelId="{083B4B56-12ED-4C2A-9B9C-48DD1A4B7DA3}">
      <dsp:nvSpPr>
        <dsp:cNvPr id="0" name=""/>
        <dsp:cNvSpPr/>
      </dsp:nvSpPr>
      <dsp:spPr>
        <a:xfrm rot="10800000">
          <a:off x="0" y="1854472"/>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Data Preprocessing</a:t>
          </a:r>
        </a:p>
      </dsp:txBody>
      <dsp:txXfrm rot="10800000">
        <a:off x="0" y="1854472"/>
        <a:ext cx="3562350" cy="405588"/>
      </dsp:txXfrm>
    </dsp:sp>
    <dsp:sp modelId="{7276D11D-4654-4D8C-BFDB-829213359C03}">
      <dsp:nvSpPr>
        <dsp:cNvPr id="0" name=""/>
        <dsp:cNvSpPr/>
      </dsp:nvSpPr>
      <dsp:spPr>
        <a:xfrm rot="10800000">
          <a:off x="0" y="1236356"/>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Data Collection</a:t>
          </a:r>
        </a:p>
      </dsp:txBody>
      <dsp:txXfrm rot="10800000">
        <a:off x="0" y="1236356"/>
        <a:ext cx="3562350" cy="405588"/>
      </dsp:txXfrm>
    </dsp:sp>
    <dsp:sp modelId="{A483ADD0-80D8-4A33-B5EE-F13DE9765C13}">
      <dsp:nvSpPr>
        <dsp:cNvPr id="0" name=""/>
        <dsp:cNvSpPr/>
      </dsp:nvSpPr>
      <dsp:spPr>
        <a:xfrm rot="10800000">
          <a:off x="0" y="618240"/>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Find Research Gap and problem findings </a:t>
          </a:r>
        </a:p>
      </dsp:txBody>
      <dsp:txXfrm rot="10800000">
        <a:off x="0" y="618240"/>
        <a:ext cx="3562350" cy="405588"/>
      </dsp:txXfrm>
    </dsp:sp>
    <dsp:sp modelId="{935BA970-E95B-4F0E-B174-92B764889C9A}">
      <dsp:nvSpPr>
        <dsp:cNvPr id="0" name=""/>
        <dsp:cNvSpPr/>
      </dsp:nvSpPr>
      <dsp:spPr>
        <a:xfrm rot="10800000">
          <a:off x="0" y="0"/>
          <a:ext cx="3562350" cy="624203"/>
        </a:xfrm>
        <a:prstGeom prst="upArrowCallou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marL="0" lvl="0" indent="0" algn="ctr" defTabSz="622300">
            <a:lnSpc>
              <a:spcPct val="90000"/>
            </a:lnSpc>
            <a:spcBef>
              <a:spcPct val="0"/>
            </a:spcBef>
            <a:spcAft>
              <a:spcPct val="35000"/>
            </a:spcAft>
            <a:buNone/>
          </a:pPr>
          <a:r>
            <a:rPr lang="en-US" sz="1400" b="0" kern="1200" cap="none" spc="0">
              <a:ln w="0"/>
              <a:effectLst>
                <a:outerShdw blurRad="38100" dist="19050" dir="2700000" algn="tl" rotWithShape="0">
                  <a:schemeClr val="dk1">
                    <a:alpha val="40000"/>
                  </a:schemeClr>
                </a:outerShdw>
              </a:effectLst>
            </a:rPr>
            <a:t>Literature review</a:t>
          </a:r>
        </a:p>
      </dsp:txBody>
      <dsp:txXfrm rot="10800000">
        <a:off x="0" y="0"/>
        <a:ext cx="3562350" cy="4055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C982E-14FB-4E69-985A-71CD6F4FB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27</Pages>
  <Words>4517</Words>
  <Characters>2574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Muhammad Asim Qureshi</dc:creator>
  <cp:lastModifiedBy>Burhan Ul Haq Zahir</cp:lastModifiedBy>
  <cp:revision>156</cp:revision>
  <cp:lastPrinted>2020-12-11T04:53:00Z</cp:lastPrinted>
  <dcterms:created xsi:type="dcterms:W3CDTF">2020-12-08T10:48:00Z</dcterms:created>
  <dcterms:modified xsi:type="dcterms:W3CDTF">2021-01-27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9a91df-88b1-3554-8ba1-a65554e97fb8</vt:lpwstr>
  </property>
  <property fmtid="{D5CDD505-2E9C-101B-9397-08002B2CF9AE}" pid="24" name="Mendeley Citation Style_1">
    <vt:lpwstr>http://www.zotero.org/styles/ieee</vt:lpwstr>
  </property>
</Properties>
</file>